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36ACFA5A" w:rsidR="006B06E8" w:rsidRDefault="006B06E8" w:rsidP="002B272A">
      <w:pPr>
        <w:autoSpaceDE w:val="0"/>
        <w:autoSpaceDN w:val="0"/>
        <w:adjustRightInd w:val="0"/>
        <w:spacing w:before="0" w:after="0" w:line="240" w:lineRule="auto"/>
        <w:ind w:firstLine="0"/>
      </w:pPr>
      <w:r>
        <w:t xml:space="preserve">Estimates of Chinook salmon consumption in </w:t>
      </w:r>
      <w:r w:rsidR="0098462D">
        <w:t>Washington S</w:t>
      </w:r>
      <w:r w:rsidR="00212F54">
        <w:t>tate</w:t>
      </w:r>
      <w:r>
        <w:t xml:space="preserve">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11EF1826"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212F54">
        <w:t>, Eric J. Ward</w:t>
      </w:r>
      <w:r w:rsidR="00212F54" w:rsidRPr="000B683B">
        <w:rPr>
          <w:vertAlign w:val="superscript"/>
        </w:rPr>
        <w:t>2</w:t>
      </w:r>
    </w:p>
    <w:p w14:paraId="4845E71D" w14:textId="77777777" w:rsidR="00D773C3" w:rsidRDefault="00D773C3" w:rsidP="000B683B">
      <w:pPr>
        <w:ind w:firstLine="0"/>
        <w:rPr>
          <w:vertAlign w:val="superscript"/>
        </w:rPr>
      </w:pPr>
    </w:p>
    <w:p w14:paraId="0592CFA0" w14:textId="1C7E2680"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 xml:space="preserve">Conservation Biology Division, NOAA NMFS Northwest Fisheries Science Center, National Marine Fisheries Service, National Oceanic and Atmospheric Administration, 2725 </w:t>
      </w:r>
      <w:proofErr w:type="spellStart"/>
      <w:r w:rsidR="00F628C8" w:rsidRPr="002C7815">
        <w:rPr>
          <w:rStyle w:val="KeywordTok0"/>
          <w:rFonts w:ascii="Cambria" w:hAnsi="Cambria"/>
          <w:b w:val="0"/>
          <w:color w:val="auto"/>
          <w:sz w:val="24"/>
        </w:rPr>
        <w:t>Montlake</w:t>
      </w:r>
      <w:proofErr w:type="spellEnd"/>
      <w:r w:rsidR="00F628C8"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3583E8B8" w14:textId="2E97C06D"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w:t>
      </w:r>
      <w:proofErr w:type="spellStart"/>
      <w:r w:rsidRPr="002C7815">
        <w:rPr>
          <w:rStyle w:val="KeywordTok0"/>
          <w:rFonts w:ascii="Cambria" w:hAnsi="Cambria"/>
          <w:b w:val="0"/>
          <w:color w:val="auto"/>
          <w:sz w:val="24"/>
        </w:rPr>
        <w:t>Montlake</w:t>
      </w:r>
      <w:proofErr w:type="spellEnd"/>
      <w:r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7CACDE06" w14:textId="0EBDCF1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w:t>
      </w:r>
      <w:r w:rsidR="00376111">
        <w:t>U.S.</w:t>
      </w:r>
    </w:p>
    <w:p w14:paraId="6F6DB695" w14:textId="22BF152A"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 xml:space="preserve">Department of Biology, Western Washington University, Bellingham WA 98225, </w:t>
      </w:r>
      <w:r w:rsidR="00376111">
        <w:t>U.S.</w:t>
      </w:r>
    </w:p>
    <w:p w14:paraId="357054D4" w14:textId="179BBFFE"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w:t>
      </w:r>
      <w:proofErr w:type="spellStart"/>
      <w:r w:rsidRPr="00A44121">
        <w:rPr>
          <w:rStyle w:val="KeywordTok0"/>
          <w:rFonts w:ascii="Cambria" w:hAnsi="Cambria"/>
          <w:b w:val="0"/>
          <w:color w:val="auto"/>
          <w:sz w:val="24"/>
        </w:rPr>
        <w:t>Neah</w:t>
      </w:r>
      <w:proofErr w:type="spellEnd"/>
      <w:r w:rsidRPr="00A44121">
        <w:rPr>
          <w:rStyle w:val="KeywordTok0"/>
          <w:rFonts w:ascii="Cambria" w:hAnsi="Cambria"/>
          <w:b w:val="0"/>
          <w:color w:val="auto"/>
          <w:sz w:val="24"/>
        </w:rPr>
        <w:t xml:space="preserve"> Bay WA 98357, </w:t>
      </w:r>
      <w:r w:rsidR="00376111">
        <w:rPr>
          <w:rStyle w:val="KeywordTok0"/>
          <w:rFonts w:ascii="Cambria" w:hAnsi="Cambria"/>
          <w:b w:val="0"/>
          <w:color w:val="auto"/>
          <w:sz w:val="24"/>
        </w:rPr>
        <w:t>U.S.</w:t>
      </w:r>
    </w:p>
    <w:p w14:paraId="7945EFFF" w14:textId="4D21394B"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w:t>
      </w:r>
      <w:r w:rsidR="00376111">
        <w:t>U.S.</w:t>
      </w:r>
    </w:p>
    <w:p w14:paraId="78EFBC2F" w14:textId="0E9FD56B"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w:t>
      </w:r>
      <w:r w:rsidR="00376111">
        <w:t>U.S.</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D33920" w:rsidRDefault="00334D90" w:rsidP="00731691">
      <w:pPr>
        <w:ind w:firstLine="0"/>
        <w:rPr>
          <w:rStyle w:val="KeywordTok0"/>
          <w:rFonts w:ascii="Cambria" w:hAnsi="Cambria"/>
          <w:b w:val="0"/>
          <w:bCs/>
          <w:color w:val="auto"/>
          <w:sz w:val="24"/>
        </w:rPr>
      </w:pPr>
      <w:r w:rsidRPr="00D33920">
        <w:rPr>
          <w:rStyle w:val="KeywordTok0"/>
          <w:rFonts w:ascii="Cambria" w:hAnsi="Cambria"/>
          <w:b w:val="0"/>
          <w:color w:val="auto"/>
          <w:sz w:val="24"/>
        </w:rPr>
        <w:lastRenderedPageBreak/>
        <w:t>Abstract</w:t>
      </w:r>
    </w:p>
    <w:p w14:paraId="20F3FCA1" w14:textId="2C045CC0" w:rsidR="005455AE" w:rsidRPr="00D33920" w:rsidRDefault="00C82C9B" w:rsidP="00350BB6">
      <w:pPr>
        <w:pStyle w:val="Heading1"/>
        <w:spacing w:before="0"/>
        <w:ind w:firstLine="720"/>
        <w:rPr>
          <w:rFonts w:ascii="Cambria" w:hAnsi="Cambria"/>
          <w:b w:val="0"/>
          <w:sz w:val="24"/>
          <w:szCs w:val="24"/>
        </w:rPr>
      </w:pPr>
      <w:r w:rsidRPr="001E4BC1">
        <w:rPr>
          <w:rFonts w:ascii="Times New Roman" w:hAnsi="Times New Roman"/>
          <w:b w:val="0"/>
          <w:sz w:val="24"/>
          <w:szCs w:val="24"/>
        </w:rPr>
        <w:t>Conflicts can arise when the recovery of one protected species limits the recovery of another through competition or predation.  The recovery of many marine mammal populations on the west coast of the United States</w:t>
      </w:r>
      <w:r w:rsidR="006C619B"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6C619B" w:rsidRPr="001E4BC1">
        <w:rPr>
          <w:rFonts w:ascii="Times New Roman" w:hAnsi="Times New Roman"/>
          <w:b w:val="0"/>
          <w:sz w:val="24"/>
          <w:szCs w:val="24"/>
        </w:rPr>
        <w:t>)</w:t>
      </w:r>
      <w:r w:rsidRPr="001E4BC1">
        <w:rPr>
          <w:rFonts w:ascii="Times New Roman" w:hAnsi="Times New Roman"/>
          <w:b w:val="0"/>
          <w:sz w:val="24"/>
          <w:szCs w:val="24"/>
        </w:rPr>
        <w:t xml:space="preserve"> has been viewed as a success; however, within Puget Sound in Washington State</w:t>
      </w:r>
      <w:r w:rsidR="00212F54"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212F54" w:rsidRPr="001E4BC1">
        <w:rPr>
          <w:rFonts w:ascii="Times New Roman" w:hAnsi="Times New Roman"/>
          <w:b w:val="0"/>
          <w:sz w:val="24"/>
          <w:szCs w:val="24"/>
        </w:rPr>
        <w:t>)</w:t>
      </w:r>
      <w:r w:rsidRPr="001E4BC1">
        <w:rPr>
          <w:rFonts w:ascii="Times New Roman" w:hAnsi="Times New Roman"/>
          <w:b w:val="0"/>
          <w:sz w:val="24"/>
          <w:szCs w:val="24"/>
        </w:rPr>
        <w:t xml:space="preserve"> the increased abundance of three protected </w:t>
      </w:r>
      <w:proofErr w:type="spellStart"/>
      <w:r w:rsidRPr="001E4BC1">
        <w:rPr>
          <w:rFonts w:ascii="Times New Roman" w:hAnsi="Times New Roman"/>
          <w:b w:val="0"/>
          <w:sz w:val="24"/>
          <w:szCs w:val="24"/>
        </w:rPr>
        <w:t>pinniped</w:t>
      </w:r>
      <w:proofErr w:type="spellEnd"/>
      <w:r w:rsidRPr="001E4BC1">
        <w:rPr>
          <w:rFonts w:ascii="Times New Roman" w:hAnsi="Times New Roman"/>
          <w:b w:val="0"/>
          <w:sz w:val="24"/>
          <w:szCs w:val="24"/>
        </w:rPr>
        <w:t xml:space="preserve"> species may be adversely affecting the recovery of threatened Chinook salmon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ncoryhnchus</w:t>
      </w:r>
      <w:proofErr w:type="spellEnd"/>
      <w:r w:rsidR="00E30A8D" w:rsidRPr="001E4BC1">
        <w:rPr>
          <w:rFonts w:ascii="Times New Roman" w:hAnsi="Times New Roman"/>
          <w:b w:val="0"/>
          <w:i/>
          <w:sz w:val="24"/>
          <w:szCs w:val="24"/>
        </w:rPr>
        <w:t xml:space="preserve"> </w:t>
      </w:r>
      <w:proofErr w:type="spellStart"/>
      <w:r w:rsidR="00E30A8D" w:rsidRPr="001E4BC1">
        <w:rPr>
          <w:rFonts w:ascii="Times New Roman" w:hAnsi="Times New Roman"/>
          <w:b w:val="0"/>
          <w:i/>
          <w:sz w:val="24"/>
          <w:szCs w:val="24"/>
        </w:rPr>
        <w:t>tshawytchsa</w:t>
      </w:r>
      <w:proofErr w:type="spellEnd"/>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and endangered killer whales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rcinus</w:t>
      </w:r>
      <w:proofErr w:type="spellEnd"/>
      <w:r w:rsidR="00E30A8D" w:rsidRPr="001E4BC1">
        <w:rPr>
          <w:rFonts w:ascii="Times New Roman" w:hAnsi="Times New Roman"/>
          <w:b w:val="0"/>
          <w:i/>
          <w:sz w:val="24"/>
          <w:szCs w:val="24"/>
        </w:rPr>
        <w:t xml:space="preserve"> orca</w:t>
      </w:r>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within the region.  Between 1970 and 2015, we estimate </w:t>
      </w:r>
      <w:r w:rsidR="00212F54" w:rsidRPr="001E4BC1">
        <w:rPr>
          <w:rFonts w:ascii="Times New Roman" w:hAnsi="Times New Roman"/>
          <w:b w:val="0"/>
          <w:sz w:val="24"/>
          <w:szCs w:val="24"/>
        </w:rPr>
        <w:t xml:space="preserve">that </w:t>
      </w:r>
      <w:r w:rsidRPr="001E4BC1">
        <w:rPr>
          <w:rFonts w:ascii="Times New Roman" w:hAnsi="Times New Roman"/>
          <w:b w:val="0"/>
          <w:sz w:val="24"/>
          <w:szCs w:val="24"/>
        </w:rPr>
        <w:t xml:space="preserve">the annual biomass of Chinook salmon consumed by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has increased from 68 to 625 metric tons. Because the diets of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contain significant numbers of juvenile Chinook salmon, we </w:t>
      </w:r>
      <w:r w:rsidR="00212F54" w:rsidRPr="001E4BC1">
        <w:rPr>
          <w:rFonts w:ascii="Times New Roman" w:hAnsi="Times New Roman"/>
          <w:b w:val="0"/>
          <w:sz w:val="24"/>
          <w:szCs w:val="24"/>
        </w:rPr>
        <w:t xml:space="preserve">converted </w:t>
      </w:r>
      <w:r w:rsidRPr="001E4BC1">
        <w:rPr>
          <w:rFonts w:ascii="Times New Roman" w:hAnsi="Times New Roman"/>
          <w:b w:val="0"/>
          <w:sz w:val="24"/>
          <w:szCs w:val="24"/>
        </w:rPr>
        <w:t xml:space="preserve">juveniles into adult equivalents and found that by 2015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consume</w:t>
      </w:r>
      <w:r w:rsidR="00192758" w:rsidRPr="001E4BC1">
        <w:rPr>
          <w:rFonts w:ascii="Times New Roman" w:hAnsi="Times New Roman"/>
          <w:b w:val="0"/>
          <w:sz w:val="24"/>
          <w:szCs w:val="24"/>
        </w:rPr>
        <w:t>d</w:t>
      </w:r>
      <w:r w:rsidRPr="001E4BC1">
        <w:rPr>
          <w:rFonts w:ascii="Times New Roman" w:hAnsi="Times New Roman"/>
          <w:b w:val="0"/>
          <w:sz w:val="24"/>
          <w:szCs w:val="24"/>
        </w:rPr>
        <w:t xml:space="preserve"> roughly double that of resident killer whales</w:t>
      </w:r>
      <w:r w:rsidR="00991D3B" w:rsidRPr="001E4BC1">
        <w:rPr>
          <w:rFonts w:ascii="Times New Roman" w:hAnsi="Times New Roman"/>
          <w:b w:val="0"/>
          <w:sz w:val="24"/>
          <w:szCs w:val="24"/>
        </w:rPr>
        <w:t>, and roughly six times greater than the combined commercial and recreational catches</w:t>
      </w:r>
      <w:r w:rsidRPr="001E4BC1">
        <w:rPr>
          <w:rFonts w:ascii="Times New Roman" w:hAnsi="Times New Roman"/>
          <w:b w:val="0"/>
          <w:sz w:val="24"/>
          <w:szCs w:val="24"/>
        </w:rPr>
        <w:t xml:space="preserve">.  Our analysis demonstrates the importance of </w:t>
      </w:r>
      <w:r w:rsidR="00616D03" w:rsidRPr="001E4BC1">
        <w:rPr>
          <w:rFonts w:ascii="Times New Roman" w:hAnsi="Times New Roman"/>
          <w:b w:val="0"/>
          <w:sz w:val="24"/>
          <w:szCs w:val="24"/>
        </w:rPr>
        <w:t>interspecific interactions</w:t>
      </w:r>
      <w:r w:rsidRPr="001E4BC1">
        <w:rPr>
          <w:rFonts w:ascii="Times New Roman" w:hAnsi="Times New Roman"/>
          <w:b w:val="0"/>
          <w:sz w:val="24"/>
          <w:szCs w:val="24"/>
        </w:rPr>
        <w:t xml:space="preserve"> when evaluating species recovery.  As more protected species respond positively to recovery efforts, managers should </w:t>
      </w:r>
      <w:r w:rsidR="00616D03" w:rsidRPr="001E4BC1">
        <w:rPr>
          <w:rFonts w:ascii="Times New Roman" w:hAnsi="Times New Roman"/>
          <w:b w:val="0"/>
          <w:sz w:val="24"/>
          <w:szCs w:val="24"/>
        </w:rPr>
        <w:t xml:space="preserve">attempt to </w:t>
      </w:r>
      <w:r w:rsidRPr="001E4BC1">
        <w:rPr>
          <w:rFonts w:ascii="Times New Roman" w:hAnsi="Times New Roman"/>
          <w:b w:val="0"/>
          <w:sz w:val="24"/>
          <w:szCs w:val="24"/>
        </w:rPr>
        <w:t xml:space="preserve">evaluate trade-offs </w:t>
      </w:r>
      <w:r w:rsidR="00616D03" w:rsidRPr="001E4BC1">
        <w:rPr>
          <w:rFonts w:ascii="Times New Roman" w:hAnsi="Times New Roman"/>
          <w:b w:val="0"/>
          <w:sz w:val="24"/>
          <w:szCs w:val="24"/>
        </w:rPr>
        <w:t xml:space="preserve">between these recovery efforts and </w:t>
      </w:r>
      <w:r w:rsidRPr="001E4BC1">
        <w:rPr>
          <w:rFonts w:ascii="Times New Roman" w:hAnsi="Times New Roman"/>
          <w:b w:val="0"/>
          <w:sz w:val="24"/>
          <w:szCs w:val="24"/>
        </w:rPr>
        <w:t>the unintended ecosystem consequences of predation and competition on other protected species.</w:t>
      </w:r>
      <w:r w:rsidRPr="001E4BC1">
        <w:rPr>
          <w:b w:val="0"/>
        </w:rPr>
        <w:t xml:space="preserve">  </w:t>
      </w:r>
      <w:r w:rsidRPr="001E4BC1">
        <w:rPr>
          <w:b w:val="0"/>
        </w:rPr>
        <w:br w:type="page"/>
      </w:r>
      <w:bookmarkStart w:id="0" w:name="introduction"/>
      <w:bookmarkEnd w:id="0"/>
      <w:r w:rsidR="00EF77A7" w:rsidRPr="00D33920">
        <w:rPr>
          <w:rFonts w:ascii="Cambria" w:hAnsi="Cambria"/>
          <w:b w:val="0"/>
          <w:sz w:val="24"/>
          <w:szCs w:val="24"/>
        </w:rPr>
        <w:lastRenderedPageBreak/>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7E8DC194"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w:t>
      </w:r>
      <w:r w:rsidR="00616D03">
        <w:t>U</w:t>
      </w:r>
      <w:r>
        <w:t>ntil recently many fisheries assessment models used around the world have ignored or made overly simplistic assumptions about trends in predation and other ecosystem processes that affect the productivity of commercially important fish stocks</w:t>
      </w:r>
      <w:r w:rsidR="00616D03">
        <w:t xml:space="preserve"> </w:t>
      </w:r>
      <w:r w:rsidR="00616D03">
        <w:fldChar w:fldCharType="begin"/>
      </w:r>
      <w:r w:rsidR="00616D03">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rsidR="00616D03">
        <w:fldChar w:fldCharType="separate"/>
      </w:r>
      <w:r w:rsidR="00616D03" w:rsidRPr="00A16780">
        <w:t>(Skern-Mauritzen et al. 2015)</w:t>
      </w:r>
      <w:r w:rsidR="00616D03">
        <w:fldChar w:fldCharType="end"/>
      </w:r>
      <w:r>
        <w:t xml:space="preserve">. </w:t>
      </w:r>
      <w:r w:rsidRPr="00240CCC">
        <w:t xml:space="preserve">Some examples of </w:t>
      </w:r>
      <w:r>
        <w:t>well</w:t>
      </w:r>
      <w:r w:rsidRPr="00240CCC">
        <w:t xml:space="preserve"> documented marine mammal predation </w:t>
      </w:r>
      <w:r w:rsidR="009C7F6B">
        <w:t xml:space="preserve"> </w:t>
      </w:r>
      <w:r>
        <w:t>on harvested fish stocks include Cape fur seal (</w:t>
      </w:r>
      <w:proofErr w:type="spellStart"/>
      <w:r w:rsidRPr="00EA154C">
        <w:rPr>
          <w:i/>
        </w:rPr>
        <w:t>Arctocephalus</w:t>
      </w:r>
      <w:proofErr w:type="spellEnd"/>
      <w:r w:rsidRPr="00EA154C">
        <w:rPr>
          <w:i/>
        </w:rPr>
        <w:t xml:space="preserve"> </w:t>
      </w:r>
      <w:proofErr w:type="spellStart"/>
      <w:r w:rsidRPr="00EA154C">
        <w:rPr>
          <w:i/>
        </w:rPr>
        <w:t>pusillus</w:t>
      </w:r>
      <w:proofErr w:type="spellEnd"/>
      <w:r w:rsidRPr="00EA154C">
        <w:rPr>
          <w:i/>
        </w:rPr>
        <w:t xml:space="preserve"> </w:t>
      </w:r>
      <w:proofErr w:type="spellStart"/>
      <w:r w:rsidRPr="00EA154C">
        <w:rPr>
          <w:i/>
        </w:rPr>
        <w:t>pusillus</w:t>
      </w:r>
      <w:proofErr w:type="spellEnd"/>
      <w:r>
        <w:t>) predation on hake (</w:t>
      </w:r>
      <w:proofErr w:type="spellStart"/>
      <w:r w:rsidRPr="00D31AA6">
        <w:rPr>
          <w:rStyle w:val="st"/>
          <w:i/>
        </w:rPr>
        <w:t>Merluccius</w:t>
      </w:r>
      <w:proofErr w:type="spellEnd"/>
      <w:r w:rsidRPr="00D31AA6">
        <w:rPr>
          <w:rStyle w:val="st"/>
          <w:i/>
        </w:rPr>
        <w:t xml:space="preserve"> </w:t>
      </w:r>
      <w:proofErr w:type="spellStart"/>
      <w:r w:rsidRPr="00D31AA6">
        <w:rPr>
          <w:rStyle w:val="st"/>
          <w:i/>
        </w:rPr>
        <w:t>poli</w:t>
      </w:r>
      <w:proofErr w:type="spellEnd"/>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proofErr w:type="spellStart"/>
      <w:r w:rsidRPr="00D31AA6">
        <w:rPr>
          <w:rStyle w:val="tgc"/>
          <w:i/>
        </w:rPr>
        <w:t>Gadus</w:t>
      </w:r>
      <w:proofErr w:type="spellEnd"/>
      <w:r w:rsidRPr="00D31AA6">
        <w:rPr>
          <w:rStyle w:val="tgc"/>
          <w:i/>
        </w:rPr>
        <w:t xml:space="preserve"> </w:t>
      </w:r>
      <w:proofErr w:type="spellStart"/>
      <w:r w:rsidRPr="00D31AA6">
        <w:rPr>
          <w:rStyle w:val="tgc"/>
          <w:i/>
        </w:rPr>
        <w:t>morhua</w:t>
      </w:r>
      <w:proofErr w:type="spellEnd"/>
      <w:r>
        <w:t>) by harp (</w:t>
      </w:r>
      <w:proofErr w:type="spellStart"/>
      <w:r w:rsidRPr="00EA154C">
        <w:rPr>
          <w:i/>
        </w:rPr>
        <w:t>Pagophilus</w:t>
      </w:r>
      <w:proofErr w:type="spellEnd"/>
      <w:r w:rsidRPr="00EA154C">
        <w:rPr>
          <w:i/>
        </w:rPr>
        <w:t xml:space="preserve"> </w:t>
      </w:r>
      <w:proofErr w:type="spellStart"/>
      <w:r w:rsidRPr="00EA154C">
        <w:rPr>
          <w:i/>
        </w:rPr>
        <w:t>groenla</w:t>
      </w:r>
      <w:r>
        <w:rPr>
          <w:i/>
        </w:rPr>
        <w:t>nd</w:t>
      </w:r>
      <w:r w:rsidRPr="00EA154C">
        <w:rPr>
          <w:i/>
        </w:rPr>
        <w:t>icus</w:t>
      </w:r>
      <w:proofErr w:type="spellEnd"/>
      <w:r>
        <w:t>) and grey (</w:t>
      </w:r>
      <w:proofErr w:type="spellStart"/>
      <w:r w:rsidRPr="00EA154C">
        <w:rPr>
          <w:i/>
        </w:rPr>
        <w:t>Halichoerus</w:t>
      </w:r>
      <w:proofErr w:type="spellEnd"/>
      <w:r w:rsidRPr="00EA154C">
        <w:rPr>
          <w:i/>
        </w:rPr>
        <w:t xml:space="preserve"> </w:t>
      </w:r>
      <w:proofErr w:type="spellStart"/>
      <w:r w:rsidRPr="00EA154C">
        <w:rPr>
          <w:i/>
        </w:rPr>
        <w:t>grypus</w:t>
      </w:r>
      <w:proofErr w:type="spellEnd"/>
      <w:r>
        <w:t xml:space="preserve">) 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proofErr w:type="spellStart"/>
      <w:r>
        <w:rPr>
          <w:i/>
          <w:iCs/>
        </w:rPr>
        <w:t>Clupea</w:t>
      </w:r>
      <w:proofErr w:type="spellEnd"/>
      <w:r>
        <w:rPr>
          <w:i/>
          <w:iCs/>
        </w:rPr>
        <w:t xml:space="preserve"> </w:t>
      </w:r>
      <w:proofErr w:type="spellStart"/>
      <w:r>
        <w:rPr>
          <w:i/>
          <w:iCs/>
        </w:rPr>
        <w:lastRenderedPageBreak/>
        <w:t>harengus</w:t>
      </w:r>
      <w:proofErr w:type="spellEnd"/>
      <w:r>
        <w:t xml:space="preserve">) and forage fish by large whales in the northeastern </w:t>
      </w:r>
      <w:r w:rsidR="00376111">
        <w:t>U.S.</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proofErr w:type="spellStart"/>
      <w:r w:rsidRPr="00EA154C">
        <w:rPr>
          <w:i/>
        </w:rPr>
        <w:t>Phoca</w:t>
      </w:r>
      <w:proofErr w:type="spellEnd"/>
      <w:r w:rsidRPr="00EA154C">
        <w:rPr>
          <w:i/>
        </w:rPr>
        <w:t xml:space="preserve"> </w:t>
      </w:r>
      <w:proofErr w:type="spellStart"/>
      <w:r w:rsidRPr="00EA154C">
        <w:rPr>
          <w:i/>
        </w:rPr>
        <w:t>vitulina</w:t>
      </w:r>
      <w:proofErr w:type="spellEnd"/>
      <w:r>
        <w:t>) predation on Atlantic salmon (</w:t>
      </w:r>
      <w:proofErr w:type="spellStart"/>
      <w:r w:rsidR="003908BF">
        <w:rPr>
          <w:i/>
          <w:iCs/>
        </w:rPr>
        <w:t>Salmo</w:t>
      </w:r>
      <w:proofErr w:type="spellEnd"/>
      <w:r w:rsidR="003908BF">
        <w:rPr>
          <w:i/>
          <w:iCs/>
        </w:rPr>
        <w:t xml:space="preserve"> </w:t>
      </w:r>
      <w:proofErr w:type="spellStart"/>
      <w:r w:rsidR="003908BF">
        <w:rPr>
          <w:i/>
          <w:iCs/>
        </w:rPr>
        <w:t>salar</w:t>
      </w:r>
      <w:proofErr w:type="spellEnd"/>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xml:space="preserve">, and consumption of salmon </w:t>
      </w:r>
      <w:r w:rsidR="009C7F6B">
        <w:t>(</w:t>
      </w:r>
      <w:proofErr w:type="spellStart"/>
      <w:r w:rsidR="009C7F6B">
        <w:rPr>
          <w:i/>
        </w:rPr>
        <w:t>Oncorhynchus</w:t>
      </w:r>
      <w:proofErr w:type="spellEnd"/>
      <w:r w:rsidR="009C7F6B">
        <w:rPr>
          <w:i/>
        </w:rPr>
        <w:t xml:space="preserve"> spp.</w:t>
      </w:r>
      <w:r w:rsidR="009C7F6B">
        <w:t xml:space="preserve">) </w:t>
      </w:r>
      <w:r>
        <w:t xml:space="preserve">and forage fishes by </w:t>
      </w:r>
      <w:proofErr w:type="spellStart"/>
      <w:r>
        <w:t>pinnipeds</w:t>
      </w:r>
      <w:proofErr w:type="spellEnd"/>
      <w:r>
        <w:t xml:space="preserve"> in the northwestern </w:t>
      </w:r>
      <w:r w:rsidR="00376111">
        <w:t>U.S.</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756A09E1" w:rsidR="002964C5" w:rsidRDefault="002964C5" w:rsidP="002964C5">
      <w:r>
        <w:t>We focus here on marine mammal predation o</w:t>
      </w:r>
      <w:r w:rsidR="005F2429">
        <w:t>n</w:t>
      </w:r>
      <w:r>
        <w:t xml:space="preserve"> Chinook salmon (</w:t>
      </w:r>
      <w:r w:rsidR="00782622" w:rsidRPr="00DE6108">
        <w:rPr>
          <w:i/>
        </w:rPr>
        <w:t>O</w:t>
      </w:r>
      <w:r w:rsidR="00782622">
        <w:rPr>
          <w:i/>
        </w:rPr>
        <w:t>.</w:t>
      </w:r>
      <w:r w:rsidR="00782622" w:rsidRPr="00DE6108">
        <w:rPr>
          <w:i/>
        </w:rPr>
        <w:t xml:space="preserve"> </w:t>
      </w:r>
      <w:proofErr w:type="spellStart"/>
      <w:r w:rsidRPr="00DE6108">
        <w:rPr>
          <w:i/>
        </w:rPr>
        <w:t>tshawytscha</w:t>
      </w:r>
      <w:proofErr w:type="spellEnd"/>
      <w:r>
        <w:t xml:space="preserve">), a culturally and ecologically important species of the northeastern Pacific. Chinook salmon are the largest of the Pacific salmon, and their </w:t>
      </w:r>
      <w:proofErr w:type="spellStart"/>
      <w:r>
        <w:t>anadromous</w:t>
      </w:r>
      <w:proofErr w:type="spellEnd"/>
      <w:r>
        <w:t xml:space="preserve">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w:t>
      </w:r>
      <w:r w:rsidR="0052243C">
        <w:t>Chinook</w:t>
      </w:r>
      <w:r>
        <w:t xml:space="preserve"> </w:t>
      </w:r>
      <w:r w:rsidR="00525546">
        <w:t xml:space="preserve">salmon </w:t>
      </w:r>
      <w:r>
        <w:t xml:space="preserve">serve as prey for top predators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 xml:space="preserve">contribute </w:t>
      </w:r>
      <w:r w:rsidR="0052243C">
        <w:t xml:space="preserve">millions of dollars </w:t>
      </w:r>
      <w:r w:rsidR="00FB50C6">
        <w:t xml:space="preserve">to </w:t>
      </w:r>
      <w:r w:rsidR="0052243C">
        <w:t xml:space="preserve">both commercial and recreational salmon fishing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w:t>
      </w:r>
      <w:r w:rsidR="00F964A5">
        <w:t xml:space="preserve">in the contiguous </w:t>
      </w:r>
      <w:r w:rsidR="00376111">
        <w:t>U.S.</w:t>
      </w:r>
      <w:r w:rsidR="006C619B">
        <w:t xml:space="preserve"> </w:t>
      </w:r>
      <w:r>
        <w:t xml:space="preserve">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w:t>
      </w:r>
      <w:r w:rsidR="00525546">
        <w:t xml:space="preserve">are </w:t>
      </w:r>
      <w:r>
        <w:t xml:space="preserve">protected under the </w:t>
      </w:r>
      <w:r w:rsidR="00376111">
        <w:t>U.S.</w:t>
      </w:r>
      <w:r w:rsidR="00F964A5">
        <w:t xml:space="preserve"> </w:t>
      </w:r>
      <w:r>
        <w:t xml:space="preserve">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w:t>
      </w:r>
      <w:r w:rsidR="00517459">
        <w:t xml:space="preserve">much of the region </w:t>
      </w:r>
      <w:r>
        <w:t xml:space="preserve">has been maintained largely through </w:t>
      </w:r>
      <w:r w:rsidR="00517459">
        <w:t>the use of</w:t>
      </w:r>
      <w:r>
        <w:t xml:space="preserve"> </w:t>
      </w:r>
      <w:r w:rsidR="0052243C">
        <w:t xml:space="preserve">fish </w:t>
      </w:r>
      <w:r>
        <w:t>hatcheries, but even so</w:t>
      </w:r>
      <w:r w:rsidR="007C17F6">
        <w:t>,</w:t>
      </w:r>
      <w:r>
        <w:t xml:space="preserve">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w:t>
      </w:r>
      <w:r w:rsidR="00E11BC0">
        <w:t>In addition to marine mammals</w:t>
      </w:r>
      <w:r w:rsidR="00420709">
        <w:t>, other non-marine mammal predators may be also</w:t>
      </w:r>
      <w:r w:rsidR="001467DA">
        <w:t xml:space="preserve"> limiting </w:t>
      </w:r>
      <w:r w:rsidR="00420709">
        <w:t xml:space="preserve">Chinook </w:t>
      </w:r>
      <w:r w:rsidR="00D37E86">
        <w:t xml:space="preserve">salmon </w:t>
      </w:r>
      <w:r w:rsidR="001467DA">
        <w:t xml:space="preserve">recovery: </w:t>
      </w:r>
      <w:r w:rsidR="00517459">
        <w:t xml:space="preserve">aggregations </w:t>
      </w:r>
      <w:r w:rsidR="00555735">
        <w:t xml:space="preserve">of </w:t>
      </w:r>
      <w:r>
        <w:t xml:space="preserve">avian </w:t>
      </w:r>
      <w:r w:rsidR="00555735">
        <w:t>predators along</w:t>
      </w:r>
      <w:r w:rsidR="008871F3">
        <w:t xml:space="preserve"> the</w:t>
      </w:r>
      <w:r w:rsidR="001467DA">
        <w:t xml:space="preserve"> Columbia River </w:t>
      </w:r>
      <w:r w:rsidR="00517459">
        <w:t xml:space="preserve">are thought to </w:t>
      </w:r>
      <w:r w:rsidR="001467DA">
        <w:t xml:space="preserve">consume 5-12 million </w:t>
      </w:r>
      <w:r w:rsidR="001467DA">
        <w:lastRenderedPageBreak/>
        <w:t xml:space="preserve">Chinook </w:t>
      </w:r>
      <w:r w:rsidR="00391191">
        <w:t xml:space="preserve">salmon </w:t>
      </w:r>
      <w:r w:rsidR="001467DA">
        <w:t xml:space="preserve">juveniles annually </w:t>
      </w:r>
      <w:r w:rsidR="008871F3">
        <w:fldChar w:fldCharType="begin"/>
      </w:r>
      <w:r w:rsidR="008871F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8871F3">
        <w:fldChar w:fldCharType="separate"/>
      </w:r>
      <w:r w:rsidR="008871F3" w:rsidRPr="00684C93">
        <w:t>(Roby et al. 2003)</w:t>
      </w:r>
      <w:r w:rsidR="008871F3">
        <w:fldChar w:fldCharType="end"/>
      </w:r>
      <w:r w:rsidR="008871F3">
        <w:t xml:space="preserve">, </w:t>
      </w:r>
      <w:r w:rsidR="00555735">
        <w:t>and</w:t>
      </w:r>
      <w:r w:rsidR="001467DA">
        <w:t xml:space="preserve"> spiny dogfish </w:t>
      </w:r>
      <w:r w:rsidR="00555735">
        <w:t xml:space="preserve">that </w:t>
      </w:r>
      <w:r w:rsidR="001467DA">
        <w:t xml:space="preserve">congregate near </w:t>
      </w:r>
      <w:r w:rsidR="00517459">
        <w:t>hatcheries in British Columbia</w:t>
      </w:r>
      <w:r w:rsidR="001467DA">
        <w:t xml:space="preserve"> </w:t>
      </w:r>
      <w:r w:rsidR="00517459">
        <w:t xml:space="preserve">are thought to </w:t>
      </w:r>
      <w:r w:rsidR="001467DA">
        <w:t xml:space="preserve">consume between 0.5 </w:t>
      </w:r>
      <w:r w:rsidR="000F4AF9">
        <w:t xml:space="preserve">- </w:t>
      </w:r>
      <w:r w:rsidR="001467DA">
        <w:t xml:space="preserve">7 million </w:t>
      </w:r>
      <w:r w:rsidR="000F4AF9">
        <w:t>juvenile salmon</w:t>
      </w:r>
      <w:r w:rsidR="001467DA">
        <w:t xml:space="preserve"> annually </w:t>
      </w:r>
      <w:r w:rsidR="008871F3">
        <w:fldChar w:fldCharType="begin"/>
      </w:r>
      <w:r w:rsidR="008871F3">
        <w:instrText xml:space="preserve"> ADDIN ZOTERO_ITEM CSL_CITATION {"citationID":"2q5v4elm9i","properties":{"formattedCitation":"(Ito and Parker 1971, Beamish et al. 1992)","plainCitation":"(Ito and Parker 1971, Beamish et al. 1992)"},"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id":1129,"uris":["http://zotero.org/users/local/DW6AEAS0/items/WBXS29Q8"],"uri":["http://zotero.org/users/local/DW6AEAS0/items/WBXS29Q8"],"itemData":{"id":1129,"type":"article-journal","title":"Spiny dogfish predation on chinook and coho salmon and the potential effects on hatchery-produced salmon","container-title":"Transactions of the American Fisheries Society","page":"444–455","volume":"121","issue":"4","source":"Google Scholar","author":[{"family":"Beamish","given":"Richard J."},{"family":"Thomson","given":"Barbara L."},{"family":"McFarlane","given":"Gordon A."}],"issued":{"date-parts":[["1992"]]}}}],"schema":"https://github.com/citation-style-language/schema/raw/master/csl-citation.json"} </w:instrText>
      </w:r>
      <w:r w:rsidR="008871F3">
        <w:fldChar w:fldCharType="separate"/>
      </w:r>
      <w:r w:rsidR="008871F3" w:rsidRPr="008871F3">
        <w:t>(Beamish et al. 1992)</w:t>
      </w:r>
      <w:r w:rsidR="008871F3">
        <w:fldChar w:fldCharType="end"/>
      </w:r>
      <w:r>
        <w:t xml:space="preserve">.  </w:t>
      </w:r>
      <w:r w:rsidR="00420709">
        <w:t>Additional</w:t>
      </w:r>
      <w:r w:rsidR="00222D5D">
        <w:t xml:space="preserve"> Chinook salmon </w:t>
      </w:r>
      <w:r w:rsidR="00D37E86">
        <w:t xml:space="preserve">predators </w:t>
      </w:r>
      <w:r w:rsidR="000F4AF9">
        <w:t>include</w:t>
      </w:r>
      <w:r w:rsidR="00222D5D">
        <w:t xml:space="preserve"> herring </w:t>
      </w:r>
      <w:r w:rsidR="00222D5D">
        <w:fldChar w:fldCharType="begin"/>
      </w:r>
      <w:r w:rsidR="00222D5D">
        <w:instrText xml:space="preserve"> ADDIN ZOTERO_ITEM CSL_CITATION {"citationID":"dfae0fsgd","properties":{"formattedCitation":"(Ito and Parker 1971)","plainCitation":"(Ito and Parker 1971)"},"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schema":"https://github.com/citation-style-language/schema/raw/master/csl-citation.json"} </w:instrText>
      </w:r>
      <w:r w:rsidR="00222D5D">
        <w:fldChar w:fldCharType="separate"/>
      </w:r>
      <w:r w:rsidR="00222D5D" w:rsidRPr="00222D5D">
        <w:t>(Ito and Parker 1971)</w:t>
      </w:r>
      <w:r w:rsidR="00222D5D">
        <w:fldChar w:fldCharType="end"/>
      </w:r>
      <w:r w:rsidR="001305E5">
        <w:t xml:space="preserve"> and </w:t>
      </w:r>
      <w:r w:rsidR="00222D5D">
        <w:t xml:space="preserve">salmon sharks </w:t>
      </w:r>
      <w:r w:rsidR="00555735">
        <w:fldChar w:fldCharType="begin"/>
      </w:r>
      <w:r w:rsidR="00555735">
        <w:instrText xml:space="preserve"> ADDIN ZOTERO_ITEM CSL_CITATION {"citationID":"196f6nc2b6","properties":{"formattedCitation":"(Nagasawa 1998)","plainCitation":"(Nagasawa 1998)"},"citationItems":[{"id":1134,"uris":["http://zotero.org/users/local/DW6AEAS0/items/FRQMUFF8"],"uri":["http://zotero.org/users/local/DW6AEAS0/items/FRQMUFF8"],"itemData":{"id":1134,"type":"article-journal","title":"Predation by salmon sharks (Lamna ditropis) on Pacific salmon (Oncorhynchus spp.) in the North Pacific Ocean","container-title":"North Pacific Anadromous Fish Commission Bulletin","page":"419–433","volume":"1","source":"Google Scholar","author":[{"family":"Nagasawa","given":"Kazuya"}],"issued":{"date-parts":[["1998"]]}}}],"schema":"https://github.com/citation-style-language/schema/raw/master/csl-citation.json"} </w:instrText>
      </w:r>
      <w:r w:rsidR="00555735">
        <w:fldChar w:fldCharType="separate"/>
      </w:r>
      <w:r w:rsidR="00555735" w:rsidRPr="00555735">
        <w:t>(Nagasawa 1998)</w:t>
      </w:r>
      <w:r w:rsidR="00555735">
        <w:fldChar w:fldCharType="end"/>
      </w:r>
      <w:r w:rsidR="00222D5D">
        <w:t xml:space="preserve">.  </w:t>
      </w:r>
      <w:r>
        <w:t xml:space="preserve">Quantifying the magnitude of marine mammal predation and putting this in the context of other factors impacting Chinook salmon is therefore becoming increasingly important. </w:t>
      </w:r>
    </w:p>
    <w:p w14:paraId="29B0AD96" w14:textId="50010011" w:rsidR="002964C5" w:rsidRDefault="002964C5" w:rsidP="002964C5">
      <w:r>
        <w:t xml:space="preserve">The objective of our paper is to estimate temporal trends in both numbers and biomass of Chinook salmon consumed in the waters in and around Puget Sound, Washington, </w:t>
      </w:r>
      <w:r w:rsidR="00376111">
        <w:t>U.S.</w:t>
      </w:r>
      <w:r>
        <w:t xml:space="preserve"> by four species of marine mammals (California sea lions </w:t>
      </w:r>
      <w:proofErr w:type="spellStart"/>
      <w:r w:rsidRPr="00DE6108">
        <w:rPr>
          <w:rStyle w:val="xbe"/>
          <w:i/>
        </w:rPr>
        <w:t>Zalophus</w:t>
      </w:r>
      <w:proofErr w:type="spellEnd"/>
      <w:r w:rsidRPr="00DE6108">
        <w:rPr>
          <w:rStyle w:val="xbe"/>
          <w:i/>
        </w:rPr>
        <w:t xml:space="preserve"> </w:t>
      </w:r>
      <w:proofErr w:type="spellStart"/>
      <w:r w:rsidRPr="00DE6108">
        <w:rPr>
          <w:rStyle w:val="xbe"/>
          <w:i/>
        </w:rPr>
        <w:t>californianus</w:t>
      </w:r>
      <w:proofErr w:type="spellEnd"/>
      <w:r>
        <w:t>, Steller sea lions</w:t>
      </w:r>
      <w:r w:rsidR="002A5A6B">
        <w:t xml:space="preserve"> </w:t>
      </w:r>
      <w:proofErr w:type="spellStart"/>
      <w:r w:rsidR="002A5A6B" w:rsidRPr="00572046">
        <w:rPr>
          <w:rStyle w:val="xbe"/>
          <w:i/>
        </w:rPr>
        <w:t>Eumetopias</w:t>
      </w:r>
      <w:proofErr w:type="spellEnd"/>
      <w:r w:rsidR="002A5A6B" w:rsidRPr="00572046">
        <w:rPr>
          <w:rStyle w:val="xbe"/>
          <w:i/>
        </w:rPr>
        <w:t xml:space="preserve"> </w:t>
      </w:r>
      <w:proofErr w:type="spellStart"/>
      <w:r w:rsidR="002A5A6B" w:rsidRPr="00572046">
        <w:rPr>
          <w:rStyle w:val="xbe"/>
          <w:i/>
        </w:rPr>
        <w:t>jubatus</w:t>
      </w:r>
      <w:proofErr w:type="spellEnd"/>
      <w:r>
        <w:t>, harbor seals</w:t>
      </w:r>
      <w:r w:rsidR="002A5A6B">
        <w:t xml:space="preserve"> </w:t>
      </w:r>
      <w:proofErr w:type="spellStart"/>
      <w:r w:rsidR="002A5A6B" w:rsidRPr="007E29AB">
        <w:rPr>
          <w:i/>
        </w:rPr>
        <w:t>Phoca</w:t>
      </w:r>
      <w:proofErr w:type="spellEnd"/>
      <w:r w:rsidR="002A5A6B" w:rsidRPr="007E29AB">
        <w:rPr>
          <w:i/>
        </w:rPr>
        <w:t xml:space="preserve"> </w:t>
      </w:r>
      <w:proofErr w:type="spellStart"/>
      <w:r w:rsidR="002A5A6B" w:rsidRPr="007E29AB">
        <w:rPr>
          <w:i/>
        </w:rPr>
        <w:t>vitulina</w:t>
      </w:r>
      <w:proofErr w:type="spellEnd"/>
      <w:r>
        <w:t xml:space="preserve">, and killer whales </w:t>
      </w:r>
      <w:proofErr w:type="spellStart"/>
      <w:r w:rsidRPr="00DE6108">
        <w:rPr>
          <w:i/>
        </w:rPr>
        <w:t>Orcinus</w:t>
      </w:r>
      <w:proofErr w:type="spellEnd"/>
      <w:r w:rsidRPr="00DE6108">
        <w:rPr>
          <w:i/>
        </w:rPr>
        <w:t xml:space="preserve"> orca</w:t>
      </w:r>
      <w:r>
        <w:t>)</w:t>
      </w:r>
      <w:r w:rsidR="00E11BC0">
        <w:t>. Fish-eating ‘r</w:t>
      </w:r>
      <w:r w:rsidR="002363C6">
        <w:t>esident</w:t>
      </w:r>
      <w:r w:rsidR="00E11BC0">
        <w:t>’</w:t>
      </w:r>
      <w:r w:rsidR="002363C6">
        <w:t xml:space="preserve"> killer whales</w:t>
      </w:r>
      <w:r w:rsidR="00E11BC0">
        <w:t xml:space="preserve"> in the region</w:t>
      </w:r>
      <w:r w:rsidR="002363C6">
        <w:t xml:space="preserve">, which are listed as Endangered in the U.S. (the Southern Resident population), </w:t>
      </w:r>
      <w:r>
        <w:t xml:space="preserve">ar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rsidR="0089154A">
        <w:instrText xml:space="preserve"> ADDIN ZOTERO_ITEM CSL_CITATION {"citationID":"tt8sa0cho","properties":{"formattedCitation":"(Williams et al. 2011b)","plainCitation":"(Williams et al. 2011b)","dontUpdate":true},"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In particular, th</w:t>
      </w:r>
      <w:r w:rsidR="00E11BC0">
        <w:t xml:space="preserve">e inland waters of Washington state and British Columbia </w:t>
      </w:r>
      <w:r w:rsidR="005B363F">
        <w:t>are</w:t>
      </w:r>
      <w:r>
        <w:t xml:space="preserve">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w:t>
      </w:r>
      <w:r w:rsidR="005B363F">
        <w:t>T</w:t>
      </w:r>
      <w:r w:rsidR="00EA3B31">
        <w:t xml:space="preserve">he </w:t>
      </w:r>
      <w:r w:rsidR="005B363F">
        <w:t xml:space="preserve">marine mammal species </w:t>
      </w:r>
      <w:r w:rsidR="00EA3B31">
        <w:t xml:space="preserve">in the region </w:t>
      </w:r>
      <w:r>
        <w:t xml:space="preserve">differ in their foraging characteristics, such as reliance on Chinook salmon as prey, size of salmon they target, and the </w:t>
      </w:r>
      <w:r w:rsidR="00523ED2">
        <w:t xml:space="preserve">spatial and </w:t>
      </w:r>
      <w:r w:rsidR="00523ED2">
        <w:lastRenderedPageBreak/>
        <w:t>temporal distribution of foraging on salmon</w:t>
      </w:r>
      <w:r>
        <w:t>.   Here we develop a model to evaluate the relative importance of these four species as sources of mortality on Chinook salmon</w:t>
      </w:r>
      <w:r w:rsidR="005B363F">
        <w:t>, and</w:t>
      </w:r>
      <w:r w:rsidR="00EA3B31">
        <w:t xml:space="preserve"> to </w:t>
      </w:r>
      <w:r>
        <w:t>understand</w:t>
      </w:r>
      <w:r w:rsidR="00EA3B31">
        <w:t xml:space="preserve"> </w:t>
      </w:r>
      <w:r>
        <w:t>temporal trends in predation mortality</w:t>
      </w:r>
      <w:r w:rsidR="00EA3B31">
        <w:t>. We are particularly interested in</w:t>
      </w:r>
      <w:r>
        <w:t xml:space="preserve"> understanding whether competition for a shared prey resource </w:t>
      </w:r>
      <w:r w:rsidR="00B03056">
        <w:t xml:space="preserve">may be </w:t>
      </w:r>
      <w:r>
        <w:t xml:space="preserve">an important factor limiting the population growth of endangered Southern Resident killer whales.  </w:t>
      </w:r>
    </w:p>
    <w:p w14:paraId="71B00061" w14:textId="1D9D45FE" w:rsidR="002964C5" w:rsidRDefault="002964C5" w:rsidP="002964C5">
      <w:r>
        <w:t xml:space="preserve">We focus our analysis on </w:t>
      </w:r>
      <w:r w:rsidR="006E176A">
        <w:t xml:space="preserve">the </w:t>
      </w:r>
      <w:r>
        <w:t xml:space="preserve">Puget Sound </w:t>
      </w:r>
      <w:r w:rsidR="00662767">
        <w:t xml:space="preserve">region </w:t>
      </w:r>
      <w:r>
        <w:t xml:space="preserve">because the policy context is representative of many </w:t>
      </w:r>
      <w:proofErr w:type="spellStart"/>
      <w:r>
        <w:t>nearshore</w:t>
      </w:r>
      <w:proofErr w:type="spellEnd"/>
      <w:r>
        <w:t xml:space="preserve"> ecosystems (Marshall et al. 2015) and because this is a data-rich region </w:t>
      </w:r>
      <w:r w:rsidR="006E176A">
        <w:t xml:space="preserve">(particularly with respect to </w:t>
      </w:r>
      <w:r w:rsidR="005561E5">
        <w:t>diet samples</w:t>
      </w:r>
      <w:r w:rsidR="006E176A">
        <w:t>)</w:t>
      </w:r>
      <w:r w:rsidR="005561E5">
        <w:t xml:space="preserve"> </w:t>
      </w:r>
      <w:r>
        <w:t xml:space="preserve">that can serve as a case study to later expand to the broader </w:t>
      </w:r>
      <w:r w:rsidR="00376111">
        <w:t>U.S.</w:t>
      </w:r>
      <w:r w:rsidR="006C619B">
        <w:t xml:space="preserve"> </w:t>
      </w:r>
      <w:r>
        <w:t xml:space="preserve">and Canadian West Coast. Our study region encompasses Puget Sound and nearby U.S. waters, including the Strait of Juan de Fuca, Hood Canal and the San Juan Islands.  Both predators and prey in this area are federally protected and subject to ongoing recovery efforts.  Chinook salmon from Puget Sound </w:t>
      </w:r>
      <w:r w:rsidR="00523ED2">
        <w:t xml:space="preserve">were </w:t>
      </w:r>
      <w:r>
        <w:t>l</w:t>
      </w:r>
      <w:r w:rsidRPr="00240CCC">
        <w:t xml:space="preserve">isted as threatened under the </w:t>
      </w:r>
      <w:r w:rsidR="00523ED2">
        <w:t xml:space="preserve">U.S. </w:t>
      </w:r>
      <w:r w:rsidRPr="00240CCC">
        <w:t xml:space="preserve">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w:t>
      </w:r>
      <w:r w:rsidR="006E176A">
        <w:t>s include</w:t>
      </w:r>
      <w:r>
        <w:t xml:space="preserve"> California sea lions, Steller sea lions, and harbor seals</w:t>
      </w:r>
      <w:r w:rsidR="00F17C64">
        <w:t>,</w:t>
      </w:r>
      <w:r>
        <w:t xml:space="preserve"> </w:t>
      </w:r>
      <w:r w:rsidR="005561E5">
        <w:t xml:space="preserve">which are all </w:t>
      </w:r>
      <w:r>
        <w:t xml:space="preserve">protected under the </w:t>
      </w:r>
      <w:r w:rsidR="00376111">
        <w:t>U.S.</w:t>
      </w:r>
      <w:r>
        <w:t xml:space="preserve"> Marine Mammal Protection Act. </w:t>
      </w:r>
      <w:r w:rsidR="00015CB4">
        <w:t>By developing a flexible</w:t>
      </w:r>
      <w:r>
        <w:t xml:space="preserve"> bioenergetics and diet modeling framework</w:t>
      </w:r>
      <w:r w:rsidR="00015CB4">
        <w:t>, we hope to eventually see this framework</w:t>
      </w:r>
      <w:r>
        <w:t xml:space="preserv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1" w:name="methods"/>
      <w:bookmarkEnd w:id="1"/>
      <w:r w:rsidRPr="00664A0E">
        <w:t>Methods</w:t>
      </w:r>
      <w:r w:rsidR="00AF37E6">
        <w:t xml:space="preserve"> </w:t>
      </w:r>
    </w:p>
    <w:p w14:paraId="0E05037C" w14:textId="3A436CF0" w:rsidR="00DE6108" w:rsidRDefault="003169AF" w:rsidP="00831C46">
      <w:pPr>
        <w:spacing w:before="0" w:after="200"/>
        <w:ind w:firstLine="0"/>
      </w:pPr>
      <w:r>
        <w:t xml:space="preserve">Though the Salish Sea consists of </w:t>
      </w:r>
      <w:r w:rsidR="00376111">
        <w:t>U.S.</w:t>
      </w:r>
      <w:r>
        <w:t xml:space="preserve"> and Canada waters, we focused our initial modeling efforts </w:t>
      </w:r>
      <w:r w:rsidR="00015CB4">
        <w:t>on</w:t>
      </w:r>
      <w:r>
        <w:t xml:space="preserve"> t</w:t>
      </w:r>
      <w:r w:rsidR="00EF77A7">
        <w:t>he inland waters of Puget Sound</w:t>
      </w:r>
      <w:r w:rsidR="00662767">
        <w:t xml:space="preserve"> </w:t>
      </w:r>
      <w:r w:rsidR="00015CB4">
        <w:t xml:space="preserve">(U.S.) </w:t>
      </w:r>
      <w:r w:rsidR="00662767">
        <w:t>and the surrounding area</w:t>
      </w:r>
      <w:r w:rsidR="0098462D">
        <w:t>s (</w:t>
      </w:r>
      <w:r w:rsidR="00937E34">
        <w:t>encompass</w:t>
      </w:r>
      <w:r w:rsidR="0098462D">
        <w:t>ing</w:t>
      </w:r>
      <w:r w:rsidR="0052702F">
        <w:t xml:space="preserve"> </w:t>
      </w:r>
      <w:r w:rsidR="00EF3A1A">
        <w:t xml:space="preserve">the </w:t>
      </w:r>
      <w:r w:rsidR="00EF77A7">
        <w:t>Strait of Juan de Fuca, Hood Canal</w:t>
      </w:r>
      <w:r w:rsidR="000328D9">
        <w:t xml:space="preserve">, </w:t>
      </w:r>
      <w:r w:rsidR="00EF77A7">
        <w:t xml:space="preserve">and </w:t>
      </w:r>
      <w:r w:rsidR="001A0B89">
        <w:t xml:space="preserve">the </w:t>
      </w:r>
      <w:r w:rsidR="00EF77A7">
        <w:t>San Juan Islands</w:t>
      </w:r>
      <w:r w:rsidR="0098462D">
        <w:t>).</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w:t>
      </w:r>
      <w:r w:rsidR="0098462D">
        <w:t>s</w:t>
      </w:r>
      <w:r w:rsidR="00277747">
        <w:t xml:space="preserve"> and marine mammal diet</w:t>
      </w:r>
      <w:r w:rsidR="0098462D">
        <w:t xml:space="preserve"> samples</w:t>
      </w:r>
      <w:r w:rsidR="00277747">
        <w:t xml:space="preserve"> (e.g. scat samples) </w:t>
      </w:r>
      <w:r w:rsidR="0098462D">
        <w:t>is</w:t>
      </w:r>
      <w:r w:rsidR="00165F6E">
        <w:t xml:space="preserve"> more complete relative </w:t>
      </w:r>
      <w:r w:rsidR="00CF51B8">
        <w:t xml:space="preserve">to </w:t>
      </w:r>
      <w:r w:rsidR="00165F6E">
        <w:t>other areas on the west coast</w:t>
      </w:r>
      <w:r w:rsidR="00277747">
        <w:t xml:space="preserve">. </w:t>
      </w:r>
      <w:r w:rsidR="00EF3A1A">
        <w:t xml:space="preserve">The </w:t>
      </w:r>
      <w:r w:rsidR="0098462D">
        <w:t xml:space="preserve">bioenergetics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w:t>
      </w:r>
      <w:bookmarkStart w:id="2" w:name="_GoBack"/>
      <w:r w:rsidR="006B0542">
        <w:t xml:space="preserve">reflect the life history of the </w:t>
      </w:r>
      <w:r w:rsidR="007E662E">
        <w:t xml:space="preserve">focal </w:t>
      </w:r>
      <w:r w:rsidR="00D07C2F">
        <w:t>prey</w:t>
      </w:r>
      <w:r w:rsidR="00152546">
        <w:t xml:space="preserve"> (</w:t>
      </w:r>
      <w:r>
        <w:t xml:space="preserve">Chinook </w:t>
      </w:r>
      <w:r w:rsidR="00152546">
        <w:t>salmon)</w:t>
      </w:r>
      <w:r w:rsidR="006B0542">
        <w:t xml:space="preserve"> and the level of </w:t>
      </w:r>
      <w:bookmarkEnd w:id="2"/>
      <w:r w:rsidR="006B0542">
        <w:t>specialization by the predators based on their age, sex, activity level, and</w:t>
      </w:r>
      <w:r w:rsidR="00A420F2">
        <w:t xml:space="preserve"> their</w:t>
      </w:r>
      <w:r w:rsidR="006B0542">
        <w:t xml:space="preserve"> presence within </w:t>
      </w:r>
      <w:r w:rsidR="0098462D">
        <w:t>Washington State</w:t>
      </w:r>
      <w:r w:rsidR="006B0542">
        <w:t xml:space="preserve">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 xml:space="preserve">published literature </w:t>
      </w:r>
      <w:r w:rsidR="00BA6917">
        <w:t>(</w:t>
      </w:r>
      <w:r w:rsidR="00831C46">
        <w:t>Table 1</w:t>
      </w:r>
      <w:r w:rsidR="00EC5BB3">
        <w:t>)</w:t>
      </w:r>
      <w:r w:rsidR="00376111">
        <w:t xml:space="preserve">.  </w:t>
      </w:r>
      <w:r w:rsidR="00EC5BB3">
        <w:t xml:space="preserve">Rather </w:t>
      </w:r>
      <w:r w:rsidR="00A601B7">
        <w:t xml:space="preserve">than describe the details of </w:t>
      </w:r>
      <w:r w:rsidR="00ED0BC9">
        <w:t xml:space="preserve">the particular parameterization for each </w:t>
      </w:r>
      <w:r w:rsidR="00A601B7">
        <w:t xml:space="preserve">species-specific </w:t>
      </w:r>
      <w:r w:rsidR="00EC5BB3">
        <w:t xml:space="preserve">model, we provide general forms of the equations, and refer the reader to </w:t>
      </w:r>
      <w:r w:rsidR="0007679D">
        <w:t xml:space="preserve">Appendix A and </w:t>
      </w:r>
      <w:r w:rsidR="00D33920">
        <w:t xml:space="preserve">the </w:t>
      </w:r>
      <w:r w:rsidR="00ED0BC9">
        <w:t xml:space="preserve">publicly available </w:t>
      </w:r>
      <w:r w:rsidR="00EC5BB3">
        <w:t xml:space="preserve">code </w:t>
      </w:r>
      <w:r w:rsidR="00ED0BC9">
        <w:t xml:space="preserve">illustrating </w:t>
      </w:r>
      <w:r w:rsidR="0016724E">
        <w:t xml:space="preserve">detailed implementations </w:t>
      </w:r>
      <w:r w:rsidR="00D33920">
        <w:t xml:space="preserve">of the model </w:t>
      </w:r>
      <w:r w:rsidR="0046098E">
        <w:t>(</w:t>
      </w:r>
      <w:hyperlink r:id="rId6" w:history="1">
        <w:r w:rsidR="0046098E" w:rsidRPr="00777C5C">
          <w:rPr>
            <w:rStyle w:val="Hyperlink"/>
          </w:rPr>
          <w:t>https://github.com/bchasco/PSC</w:t>
        </w:r>
      </w:hyperlink>
      <w:r w:rsidR="00991D3B">
        <w:rPr>
          <w:rStyle w:val="Hyperlink"/>
        </w:rPr>
        <w:t xml:space="preserve">, </w:t>
      </w:r>
      <w:r w:rsidR="00192599" w:rsidRPr="002724CE">
        <w:rPr>
          <w:rStyle w:val="Hyperlink"/>
          <w:color w:val="auto"/>
          <w:u w:val="none"/>
        </w:rPr>
        <w:t xml:space="preserve">built by </w:t>
      </w:r>
      <w:r w:rsidR="00991D3B" w:rsidRPr="002724CE">
        <w:rPr>
          <w:rStyle w:val="Hyperlink"/>
          <w:color w:val="auto"/>
          <w:u w:val="none"/>
        </w:rPr>
        <w:t>run</w:t>
      </w:r>
      <w:r w:rsidR="00192599" w:rsidRPr="002724CE">
        <w:rPr>
          <w:rStyle w:val="Hyperlink"/>
          <w:color w:val="auto"/>
          <w:u w:val="none"/>
        </w:rPr>
        <w:t>ning the</w:t>
      </w:r>
      <w:r w:rsidR="00991D3B" w:rsidRPr="002724CE">
        <w:rPr>
          <w:rStyle w:val="Hyperlink"/>
          <w:color w:val="auto"/>
          <w:u w:val="none"/>
        </w:rPr>
        <w:t xml:space="preserve"> </w:t>
      </w:r>
      <w:proofErr w:type="spellStart"/>
      <w:r w:rsidR="00991D3B" w:rsidRPr="002724CE">
        <w:rPr>
          <w:rStyle w:val="Hyperlink"/>
          <w:color w:val="auto"/>
          <w:u w:val="none"/>
        </w:rPr>
        <w:t>buildModel.r</w:t>
      </w:r>
      <w:proofErr w:type="spellEnd"/>
      <w:r w:rsidR="00991D3B" w:rsidRPr="002724CE">
        <w:rPr>
          <w:rStyle w:val="Hyperlink"/>
          <w:color w:val="auto"/>
          <w:u w:val="none"/>
        </w:rPr>
        <w:t xml:space="preserve"> </w:t>
      </w:r>
      <w:r w:rsidR="00192599" w:rsidRPr="002724CE">
        <w:rPr>
          <w:rStyle w:val="Hyperlink"/>
          <w:color w:val="auto"/>
          <w:u w:val="none"/>
        </w:rPr>
        <w:t xml:space="preserve">script </w:t>
      </w:r>
      <w:r w:rsidR="00991D3B" w:rsidRPr="002724CE">
        <w:rPr>
          <w:rStyle w:val="Hyperlink"/>
          <w:color w:val="auto"/>
          <w:u w:val="none"/>
        </w:rPr>
        <w:t>for base</w:t>
      </w:r>
      <w:r w:rsidR="004870C7" w:rsidRPr="002724CE">
        <w:rPr>
          <w:rStyle w:val="Hyperlink"/>
          <w:color w:val="auto"/>
          <w:u w:val="none"/>
        </w:rPr>
        <w:t xml:space="preserve"> </w:t>
      </w:r>
      <w:r w:rsidR="00991D3B" w:rsidRPr="002724CE">
        <w:rPr>
          <w:rStyle w:val="Hyperlink"/>
          <w:color w:val="auto"/>
          <w:u w:val="none"/>
        </w:rPr>
        <w:t>case scenario and output for this paper</w:t>
      </w:r>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r w:rsidR="002724CE">
        <w:fldChar w:fldCharType="begin"/>
      </w:r>
      <w:r w:rsidR="002724CE">
        <w:instrText xml:space="preserve"> REF _Ref444717319 </w:instrText>
      </w:r>
      <w:r w:rsidR="002724CE">
        <w:fldChar w:fldCharType="separate"/>
      </w:r>
      <w:r w:rsidR="00731691">
        <w:t xml:space="preserve">Table </w:t>
      </w:r>
      <w:r w:rsidR="00731691">
        <w:rPr>
          <w:noProof/>
        </w:rPr>
        <w:t>2</w:t>
      </w:r>
      <w:r w:rsidR="002724CE">
        <w:rPr>
          <w:noProof/>
        </w:rPr>
        <w:fldChar w:fldCharType="end"/>
      </w:r>
      <w:r w:rsidR="00F63BA1">
        <w:t>.</w:t>
      </w:r>
      <w:r w:rsidR="00EC5BB3">
        <w:t xml:space="preserve">  </w:t>
      </w:r>
    </w:p>
    <w:p w14:paraId="3069D3B3" w14:textId="71636178" w:rsidR="005455AE" w:rsidRPr="000901B9" w:rsidRDefault="00BC5B1E" w:rsidP="00492B4B">
      <w:pPr>
        <w:pStyle w:val="Heading2"/>
        <w:spacing w:before="0"/>
      </w:pPr>
      <w:r>
        <w:t xml:space="preserve">Modeling </w:t>
      </w:r>
      <w:bookmarkStart w:id="3" w:name="energetic-demands-of-the-predators"/>
      <w:bookmarkEnd w:id="3"/>
      <w:r>
        <w:t>e</w:t>
      </w:r>
      <w:r w:rsidR="00EF77A7" w:rsidRPr="00DE6108">
        <w:t>nergetic demands of the predators</w:t>
      </w:r>
    </w:p>
    <w:p w14:paraId="2058B983" w14:textId="47FD7D3F" w:rsidR="002D7FF6" w:rsidRDefault="00032150" w:rsidP="00492B4B">
      <w:pPr>
        <w:spacing w:before="0" w:after="0"/>
      </w:pPr>
      <w:r>
        <w:t xml:space="preserve">Individual models for the </w:t>
      </w:r>
      <w:r w:rsidR="00EF77A7">
        <w:t xml:space="preserve">energetic demands of the </w:t>
      </w:r>
      <w:r w:rsidR="009627C7">
        <w:t xml:space="preserve">four </w:t>
      </w:r>
      <w:r w:rsidR="00EF77A7">
        <w:t>predator</w:t>
      </w:r>
      <w:r w:rsidR="009627C7">
        <w:t xml:space="preserve"> specie</w:t>
      </w:r>
      <w:r w:rsidR="00EF77A7">
        <w:t xml:space="preserve">s </w:t>
      </w:r>
      <w:r>
        <w:t xml:space="preserve">vary considerably between species (Table </w:t>
      </w:r>
      <w:r w:rsidR="002F3080">
        <w:t>3</w:t>
      </w:r>
      <w:r>
        <w:t xml:space="preserve">).  We </w:t>
      </w:r>
      <w:r w:rsidR="00227D1B">
        <w:t xml:space="preserve">model basal metabolism </w:t>
      </w:r>
      <w:r w:rsidR="00EF77A7">
        <w:t xml:space="preserve">based on </w:t>
      </w:r>
      <w:r w:rsidR="00EF77A7">
        <w:lastRenderedPageBreak/>
        <w:t xml:space="preserve">the general </w:t>
      </w:r>
      <w:proofErr w:type="spellStart"/>
      <w:r w:rsidR="00EF77A7">
        <w:t>Kleiber</w:t>
      </w:r>
      <w:proofErr w:type="spellEnd"/>
      <w:r w:rsidR="00EF77A7">
        <w:t xml:space="preserve">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rsidR="00EF77A7">
        <w:t xml:space="preserve"> </w:t>
      </w:r>
      <w:r w:rsidR="004B5CB5">
        <w:t>equation</w:t>
      </w:r>
      <w:r w:rsidR="00EC5BB3">
        <w:t>,</w:t>
      </w:r>
      <w:r w:rsidR="00EF77A7">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00EF77A7" w:rsidRPr="00EC5BB3">
        <w:t>of</w:t>
      </w:r>
      <w:r w:rsidR="00EF77A7">
        <w:t xml:space="preserve"> the predator</w:t>
      </w:r>
      <w:r w:rsidR="00EC5BB3">
        <w:t>.</w:t>
      </w:r>
      <w:r w:rsidR="00335066">
        <w:t xml:space="preserve"> </w:t>
      </w:r>
      <w:bookmarkStart w:id="4" w:name="_Ref439740176"/>
    </w:p>
    <w:p w14:paraId="09E35B63" w14:textId="30374BFB" w:rsidR="00926AEE" w:rsidRDefault="00926AEE" w:rsidP="00492B4B">
      <w:pPr>
        <w:spacing w:before="0" w:after="0"/>
      </w:pPr>
      <w:bookmarkStart w:id="5" w:name="_Ref439828972"/>
      <w:r w:rsidRPr="003B01A2">
        <w:t xml:space="preserve">Equation </w:t>
      </w:r>
      <w:r w:rsidR="002724CE">
        <w:fldChar w:fldCharType="begin"/>
      </w:r>
      <w:r w:rsidR="002724CE">
        <w:instrText xml:space="preserve"> SEQ Equation \* ARABIC </w:instrText>
      </w:r>
      <w:r w:rsidR="002724CE">
        <w:fldChar w:fldCharType="separate"/>
      </w:r>
      <w:r w:rsidR="00731691">
        <w:rPr>
          <w:noProof/>
        </w:rPr>
        <w:t>1</w:t>
      </w:r>
      <w:r w:rsidR="002724CE">
        <w:rPr>
          <w:noProof/>
        </w:rPr>
        <w:fldChar w:fldCharType="end"/>
      </w:r>
      <w:bookmarkEnd w:id="4"/>
      <w:bookmarkEnd w:id="5"/>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55983493" w:rsidR="00A420F2" w:rsidRPr="00A420F2" w:rsidRDefault="00032150" w:rsidP="00492B4B">
      <w:pPr>
        <w:spacing w:before="0" w:after="0"/>
        <w:ind w:firstLine="0"/>
      </w:pPr>
      <w:r>
        <w:t xml:space="preserve">Depending on the species, this </w:t>
      </w:r>
      <w:r w:rsidR="00A420F2">
        <w:t xml:space="preserve">model </w:t>
      </w:r>
      <w:r w:rsidR="007E662E">
        <w:t xml:space="preserve">of energetic demands </w:t>
      </w:r>
      <w:r w:rsidR="00227D1B">
        <w:t>may be</w:t>
      </w:r>
      <w:r w:rsidR="00A420F2">
        <w:t xml:space="preserve"> disaggregated into </w:t>
      </w:r>
      <w:r w:rsidR="00B3365D">
        <w:t xml:space="preserve">different </w:t>
      </w:r>
      <w:r w:rsidR="00A420F2">
        <w:t>energy costs,</w:t>
      </w:r>
    </w:p>
    <w:p w14:paraId="53673D87" w14:textId="2F8D1AE1" w:rsidR="00926AEE" w:rsidRPr="003B01A2" w:rsidRDefault="00F075F4" w:rsidP="00492B4B">
      <w:pPr>
        <w:spacing w:before="0" w:after="0"/>
      </w:pPr>
      <w:bookmarkStart w:id="6" w:name="_Ref439751144"/>
      <w:r w:rsidRPr="003B01A2">
        <w:t xml:space="preserve">Equation </w:t>
      </w:r>
      <w:r w:rsidR="002724CE">
        <w:fldChar w:fldCharType="begin"/>
      </w:r>
      <w:r w:rsidR="002724CE">
        <w:instrText xml:space="preserve"> SEQ Equation \* ARABIC </w:instrText>
      </w:r>
      <w:r w:rsidR="002724CE">
        <w:fldChar w:fldCharType="separate"/>
      </w:r>
      <w:r w:rsidR="00731691">
        <w:rPr>
          <w:noProof/>
        </w:rPr>
        <w:t>2</w:t>
      </w:r>
      <w:r w:rsidR="002724CE">
        <w:rPr>
          <w:noProof/>
        </w:rPr>
        <w:fldChar w:fldCharType="end"/>
      </w:r>
      <w:bookmarkEnd w:id="6"/>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62BABF56" w:rsidR="00091A00" w:rsidRDefault="00E5172C" w:rsidP="00492B4B">
      <w:pPr>
        <w:spacing w:before="0" w:after="0"/>
        <w:ind w:firstLine="0"/>
      </w:pPr>
      <w:r>
        <w:t>w</w:t>
      </w:r>
      <w:r w:rsidR="00A420F2">
        <w:t>here</w:t>
      </w:r>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w:t>
      </w:r>
      <w:r w:rsidR="0048601E">
        <w:t xml:space="preserve">digestive </w:t>
      </w:r>
      <w:r w:rsidR="00EF77A7">
        <w:t>heat or excretion</w:t>
      </w:r>
      <w:r w:rsidR="00B3365D">
        <w:t xml:space="preserve"> (</w:t>
      </w:r>
      <w:r w:rsidR="00032150">
        <w:t>for species-specific calculation</w:t>
      </w:r>
      <w:r w:rsidR="00227D1B">
        <w:t>s</w:t>
      </w:r>
      <w:r w:rsidR="00032150">
        <w:t xml:space="preserve"> of </w:t>
      </w:r>
      <w:r w:rsidR="00C34C1B">
        <w:t>each variable</w:t>
      </w:r>
      <w:r w:rsidR="00032150">
        <w:t xml:space="preserve"> please refer to </w:t>
      </w:r>
      <w:r w:rsidR="00B3365D">
        <w:t>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C34C1B">
        <w:t xml:space="preserve"> which provide the equations used in the papers</w:t>
      </w:r>
      <w:r w:rsidR="00B3365D">
        <w:t>)</w:t>
      </w:r>
      <w:r w:rsidR="00EF39C6">
        <w:t xml:space="preserve">. </w:t>
      </w:r>
      <w:r w:rsidR="00227D1B">
        <w:t xml:space="preserve">We </w:t>
      </w:r>
      <w:r w:rsidR="00B3365D">
        <w:t xml:space="preserve">allowed each of our four predator species (killer whales, harbor seals, </w:t>
      </w:r>
      <w:r w:rsidR="00C1330D">
        <w:t xml:space="preserve">California </w:t>
      </w:r>
      <w:r w:rsidR="00B3365D">
        <w:t>sea lions, Steller sea lions) to have unique p</w:t>
      </w:r>
      <w:r w:rsidR="006A679B">
        <w:t xml:space="preserve">arameter values </w:t>
      </w:r>
      <w:r w:rsidR="00032150">
        <w:t>related to basal metabolism</w:t>
      </w:r>
      <w:r w:rsidR="00F81CCB">
        <w:t xml:space="preserve"> </w:t>
      </w:r>
      <w:r w:rsidR="006A679B">
        <w:t xml:space="preserve">(Table 3); </w:t>
      </w:r>
      <w:r w:rsidR="00032150">
        <w:t xml:space="preserve">but </w:t>
      </w:r>
      <w:r w:rsidR="00B3365D">
        <w:t xml:space="preserve">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 xml:space="preserve">s </w:t>
      </w:r>
      <w:r w:rsidR="00227D1B">
        <w:t xml:space="preserve">are </w:t>
      </w:r>
      <w:r w:rsidR="005513F4">
        <w:t>implicitly included in activity costs</w:t>
      </w:r>
      <w:r w:rsidR="006A679B">
        <w:t>).</w:t>
      </w:r>
      <w:r w:rsidR="00EF39C6">
        <w:t xml:space="preserve">  </w:t>
      </w:r>
      <w:r w:rsidR="00D12CA2" w:rsidRPr="00D33920">
        <w:t>Consistent with the published bioenergetics literature (Table 1), we assume thermoregulatory costs are also implicitly included in activity costs.</w:t>
      </w:r>
    </w:p>
    <w:p w14:paraId="211D90E1" w14:textId="314B4433" w:rsidR="005455AE" w:rsidRDefault="00A420F2" w:rsidP="00831C46">
      <w:pPr>
        <w:spacing w:before="0" w:after="0"/>
      </w:pPr>
      <w:r>
        <w:t xml:space="preserve">The </w:t>
      </w:r>
      <w:r w:rsidR="00032150">
        <w:t xml:space="preserve">basal </w:t>
      </w:r>
      <w:r w:rsidR="00570F69">
        <w:t>energy</w:t>
      </w:r>
      <w:r>
        <w:t xml:space="preserve"> model (</w:t>
      </w:r>
      <w:r w:rsidR="00831C46">
        <w:t>Equation 1</w:t>
      </w:r>
      <w:r>
        <w:t xml:space="preserve">) can be </w:t>
      </w:r>
      <w:r w:rsidR="00B3365D">
        <w:t xml:space="preserve">extended </w:t>
      </w:r>
      <w:r>
        <w:t>to account for age (</w:t>
      </w:r>
      <m:oMath>
        <m:r>
          <m:rPr>
            <m:sty m:val="p"/>
          </m:rPr>
          <w:rPr>
            <w:rFonts w:ascii="Cambria Math" w:hAnsi="Cambria Math"/>
          </w:rPr>
          <m:t>i</m:t>
        </m:r>
      </m:oMath>
      <w:r>
        <w:t>), activity (</w:t>
      </w:r>
      <m:oMath>
        <m:r>
          <m:rPr>
            <m:sty m:val="p"/>
          </m:rPr>
          <w:rPr>
            <w:rFonts w:ascii="Cambria Math" w:hAnsi="Cambria Math"/>
          </w:rPr>
          <m:t>j</m:t>
        </m:r>
      </m:oMath>
      <w:r>
        <w:t>), and sex (</w:t>
      </w:r>
      <m:oMath>
        <m:r>
          <m:rPr>
            <m:sty m:val="p"/>
          </m:rPr>
          <w:rPr>
            <w:rFonts w:ascii="Cambria Math" w:hAnsi="Cambria Math"/>
          </w:rPr>
          <m:t>s</m:t>
        </m:r>
      </m:oMath>
      <w:r>
        <w:t xml:space="preserve">) specific differences for </w:t>
      </w:r>
      <w:r w:rsidR="00B3365D">
        <w:t xml:space="preserve">a </w:t>
      </w:r>
      <w:r>
        <w:t>predator (</w:t>
      </w:r>
      <m:oMath>
        <m:r>
          <m:rPr>
            <m:sty m:val="p"/>
          </m:rPr>
          <w:rPr>
            <w:rFonts w:ascii="Cambria Math" w:hAnsi="Cambria Math"/>
          </w:rPr>
          <m:t>h</m:t>
        </m:r>
      </m:oMath>
      <w:r>
        <w:t>) throughout the year</w:t>
      </w:r>
      <w:r w:rsidR="0054284A">
        <w:t>. Energetic costs are modeled</w:t>
      </w:r>
      <w:r w:rsidR="00B3365D">
        <w:t xml:space="preserve"> on a daily time step </w:t>
      </w:r>
      <w:r>
        <w:t>(</w:t>
      </w:r>
      <w:proofErr w:type="gramStart"/>
      <w:r>
        <w:t xml:space="preserve">day </w:t>
      </w:r>
      <w:proofErr w:type="gramEnd"/>
      <m:oMath>
        <m:r>
          <m:rPr>
            <m:sty m:val="p"/>
          </m:rPr>
          <w:rPr>
            <w:rFonts w:ascii="Cambria Math" w:hAnsi="Cambria Math"/>
          </w:rPr>
          <m:t>t</m:t>
        </m:r>
      </m:oMath>
      <w:r>
        <w:t>)</w:t>
      </w:r>
      <w:r w:rsidR="00570F69">
        <w:t>, a</w:t>
      </w:r>
      <w:r w:rsidR="00B3365D">
        <w:t xml:space="preserve">nd activities can be </w:t>
      </w:r>
      <w:r w:rsidR="0054284A">
        <w:t xml:space="preserve">broken </w:t>
      </w:r>
      <w:r w:rsidR="0054284A">
        <w:lastRenderedPageBreak/>
        <w:t xml:space="preserve">down into proportions of the total time </w:t>
      </w:r>
      <w:r w:rsidR="00A761E1">
        <w:t xml:space="preserve">engaged in </w:t>
      </w:r>
      <w:r w:rsidR="0054284A">
        <w:t xml:space="preserve">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the</w:t>
      </w:r>
      <w:r w:rsidR="00A761E1">
        <w:t xml:space="preserve"> cost of that activity as a function of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w:t>
      </w:r>
      <w:proofErr w:type="spellStart"/>
      <w:r w:rsidR="0054284A">
        <w:t>Kleiber</w:t>
      </w:r>
      <w:proofErr w:type="spellEnd"/>
      <w:r w:rsidR="0054284A">
        <w:t xml:space="preserve"> </w:t>
      </w:r>
      <w:r w:rsidR="001A014B">
        <w:t xml:space="preserve">equation </w:t>
      </w:r>
      <w:r w:rsidR="0054284A">
        <w:t>(allowing for scaling of the basal metabolic rate)</w:t>
      </w:r>
      <w:r w:rsidR="002E12AF">
        <w:t>:</w:t>
      </w:r>
    </w:p>
    <w:p w14:paraId="1D9B483D" w14:textId="791E127E" w:rsidR="003739F7" w:rsidRDefault="00F00939" w:rsidP="00492B4B">
      <w:pPr>
        <w:spacing w:before="0" w:after="0"/>
      </w:pPr>
      <w:r w:rsidRPr="003B01A2">
        <w:t xml:space="preserve">Equation </w:t>
      </w:r>
      <w:r w:rsidR="002724CE">
        <w:fldChar w:fldCharType="begin"/>
      </w:r>
      <w:r w:rsidR="002724CE">
        <w:instrText xml:space="preserve"> SEQ Equation \* ARABIC </w:instrText>
      </w:r>
      <w:r w:rsidR="002724CE">
        <w:fldChar w:fldCharType="separate"/>
      </w:r>
      <w:r w:rsidR="00731691">
        <w:rPr>
          <w:noProof/>
        </w:rPr>
        <w:t>3</w:t>
      </w:r>
      <w:r w:rsidR="002724CE">
        <w:rPr>
          <w:noProof/>
        </w:rPr>
        <w:fldChar w:fldCharType="end"/>
      </w:r>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r w:rsidR="0093340A">
        <w:t xml:space="preserve"> </w:t>
      </w:r>
    </w:p>
    <w:p w14:paraId="5A26128E" w14:textId="23B50EFB" w:rsidR="00570F69" w:rsidRPr="006679BF"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36050E">
        <w:t xml:space="preserve"> </w:t>
      </w:r>
      <w:r w:rsidR="00CF777A">
        <w:t>for killer whales</w:t>
      </w:r>
      <w:r w:rsidR="0036050E">
        <w:t xml:space="preserve"> (</w:t>
      </w:r>
      <w:proofErr w:type="spellStart"/>
      <w:r w:rsidR="0036050E">
        <w:t>Noren</w:t>
      </w:r>
      <w:proofErr w:type="spellEnd"/>
      <w:r w:rsidR="0036050E">
        <w:t xml:space="preserve"> 2011)</w:t>
      </w:r>
      <w:r w:rsidR="00CF777A">
        <w:t>,</w:t>
      </w:r>
      <w:r w:rsidR="00E45F6C">
        <w:t xml:space="preserve"> California sea lions</w:t>
      </w:r>
      <w:r w:rsidR="0036050E">
        <w:t xml:space="preserve"> (Weise and Harvey </w:t>
      </w:r>
      <w:r w:rsidR="0036050E" w:rsidRPr="00F52E41">
        <w:t>2008)</w:t>
      </w:r>
      <w:r w:rsidR="00E45F6C">
        <w:t>, and Steller sea lions</w:t>
      </w:r>
      <w:r w:rsidR="0036050E">
        <w:t xml:space="preserve"> (</w:t>
      </w:r>
      <w:proofErr w:type="spellStart"/>
      <w:r w:rsidR="0036050E">
        <w:t>Winship</w:t>
      </w:r>
      <w:proofErr w:type="spellEnd"/>
      <w:r w:rsidR="0036050E">
        <w:t xml:space="preserve"> et al. 2002)</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r w:rsidR="001333A7" w:rsidRPr="006679BF">
        <w:t>).</w:t>
      </w:r>
      <w:r w:rsidR="00F70839" w:rsidRPr="005F2429">
        <w:t xml:space="preserve"> </w:t>
      </w:r>
      <w:r w:rsidR="00F70839" w:rsidRPr="00D33920">
        <w:t>Overall, the core energetic equations are Equation 2 for total energetic demand, combined with detailed representation of activity costs (Equation 3).</w:t>
      </w:r>
    </w:p>
    <w:p w14:paraId="4E3C7D6B" w14:textId="6A324F98"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7D7CCB">
        <w:t xml:space="preserve">Bioenergetics models of </w:t>
      </w:r>
      <w:r w:rsidR="0054284A">
        <w:t>marine mammal</w:t>
      </w:r>
      <w:r w:rsidR="007D7CCB">
        <w:t>s</w:t>
      </w:r>
      <w:r w:rsidR="0054284A">
        <w:t xml:space="preserve"> </w:t>
      </w:r>
      <w:r w:rsidR="0093602D">
        <w:t>often use coarser stages (e.g., pup, juvenile, adult)</w:t>
      </w:r>
      <w:r w:rsidR="0054284A">
        <w:t>, so t</w:t>
      </w:r>
      <w:r>
        <w:t>o map the stage-based parameters in the literature to our age-based models we use</w:t>
      </w:r>
      <w:r w:rsidR="00564D28">
        <w:t>d</w:t>
      </w:r>
      <w:r>
        <w:t xml:space="preserve"> information about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t xml:space="preserve">Equation </w:t>
      </w:r>
      <w:r w:rsidR="002724CE">
        <w:fldChar w:fldCharType="begin"/>
      </w:r>
      <w:r w:rsidR="002724CE">
        <w:instrText xml:space="preserve"> SEQ Equation \* ARABIC </w:instrText>
      </w:r>
      <w:r w:rsidR="002724CE">
        <w:fldChar w:fldCharType="separate"/>
      </w:r>
      <w:r w:rsidR="00731691">
        <w:rPr>
          <w:noProof/>
        </w:rPr>
        <w:t>4</w:t>
      </w:r>
      <w:r w:rsidR="002724CE">
        <w:rPr>
          <w:noProof/>
        </w:rPr>
        <w:fldChar w:fldCharType="end"/>
      </w:r>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6EF76B61" w:rsidR="005455AE" w:rsidRDefault="003739F7" w:rsidP="00492B4B">
      <w:pPr>
        <w:spacing w:before="0" w:after="0"/>
        <w:ind w:firstLine="0"/>
      </w:pPr>
      <w:r>
        <w:lastRenderedPageBreak/>
        <w:tab/>
      </w:r>
      <w:r w:rsidR="00AD1F18">
        <w:t xml:space="preserve"> </w:t>
      </w:r>
    </w:p>
    <w:p w14:paraId="20BC851A" w14:textId="37CB3D85" w:rsidR="005455AE" w:rsidRPr="003B01A2" w:rsidRDefault="00EF77A7" w:rsidP="00492B4B">
      <w:pPr>
        <w:pStyle w:val="Heading2"/>
        <w:spacing w:before="0"/>
      </w:pPr>
      <w:bookmarkStart w:id="7" w:name="predator-population-dynamics"/>
      <w:bookmarkEnd w:id="7"/>
      <w:r w:rsidRPr="003B01A2">
        <w:t>Predator population dynamics</w:t>
      </w:r>
      <w:r w:rsidR="00664A0E">
        <w:t>, 1970-2015</w:t>
      </w:r>
    </w:p>
    <w:p w14:paraId="71BBFCA1" w14:textId="1CBCC5E3" w:rsidR="003B01A2" w:rsidRDefault="00EF77A7" w:rsidP="00492B4B">
      <w:pPr>
        <w:spacing w:before="0" w:after="0"/>
      </w:pPr>
      <w:r>
        <w:t xml:space="preserve">The daily energetic demand of </w:t>
      </w:r>
      <w:proofErr w:type="gramStart"/>
      <w:r>
        <w:t xml:space="preserve">predator </w:t>
      </w:r>
      <w:proofErr w:type="gramEnd"/>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C2782B">
        <w:t>Equation 2</w:t>
      </w:r>
      <w:r>
        <w:t>)</w:t>
      </w:r>
      <w:r w:rsidR="00EE6EFA">
        <w:t xml:space="preserve">. </w:t>
      </w:r>
    </w:p>
    <w:p w14:paraId="5753912E" w14:textId="1E3C84B3" w:rsidR="005245B8" w:rsidRPr="003B01A2" w:rsidRDefault="005245B8" w:rsidP="00492B4B">
      <w:pPr>
        <w:spacing w:before="0" w:after="0"/>
      </w:pPr>
      <w:bookmarkStart w:id="8" w:name="_Ref444521238"/>
      <w:r w:rsidRPr="003B01A2">
        <w:t xml:space="preserve">Equation </w:t>
      </w:r>
      <w:r w:rsidR="002724CE">
        <w:fldChar w:fldCharType="begin"/>
      </w:r>
      <w:r w:rsidR="002724CE">
        <w:instrText xml:space="preserve"> SEQ Equation \* ARABIC </w:instrText>
      </w:r>
      <w:r w:rsidR="002724CE">
        <w:fldChar w:fldCharType="separate"/>
      </w:r>
      <w:r w:rsidR="00731691">
        <w:rPr>
          <w:noProof/>
        </w:rPr>
        <w:t>5</w:t>
      </w:r>
      <w:r w:rsidR="002724CE">
        <w:rPr>
          <w:noProof/>
        </w:rPr>
        <w:fldChar w:fldCharType="end"/>
      </w:r>
      <w:bookmarkEnd w:id="8"/>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38CDD1E8" w:rsidR="002438FE" w:rsidRDefault="00441894" w:rsidP="00492B4B">
      <w:pPr>
        <w:spacing w:before="0" w:after="0"/>
        <w:ind w:firstLine="0"/>
      </w:pPr>
      <w:r>
        <w:t xml:space="preserve">For each of the predators in </w:t>
      </w:r>
      <w:r w:rsidR="00430DE8">
        <w:t xml:space="preserve">the </w:t>
      </w:r>
      <w:r>
        <w:t>model, we estimate</w:t>
      </w:r>
      <w:r w:rsidR="00877B09">
        <w:t>d</w:t>
      </w:r>
      <w:r>
        <w:t xml:space="preserv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w:t>
      </w:r>
      <w:r w:rsidR="00877B09">
        <w:t xml:space="preserve">annual </w:t>
      </w:r>
      <w:r w:rsidR="003E7E25">
        <w:t xml:space="preserve">mark-recapture surveys </w:t>
      </w:r>
      <w:r w:rsidR="0023536F">
        <w:t xml:space="preserve">with perfect detection probability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23536F">
        <w:t xml:space="preserve">providing </w:t>
      </w:r>
      <w:r w:rsidR="003E7E25">
        <w:t xml:space="preserve">a complete census of the population </w:t>
      </w:r>
      <w:r w:rsidR="0023536F">
        <w:t>since 1976</w:t>
      </w:r>
      <w:r w:rsidR="00877B09">
        <w:t xml:space="preserve"> (though some neonate calves may have not been accounted for in the census)</w:t>
      </w:r>
      <w:r w:rsidR="00194604">
        <w:t xml:space="preserve">.  </w:t>
      </w:r>
      <w:r w:rsidR="00C23164">
        <w:t xml:space="preserve">Time series of age and sex structure do not exist for </w:t>
      </w:r>
      <w:proofErr w:type="spellStart"/>
      <w:r w:rsidR="00C23164">
        <w:t>pinnipeds</w:t>
      </w:r>
      <w:proofErr w:type="spellEnd"/>
      <w:r w:rsidR="00C23164">
        <w:t>, but there are estimates of stage-specific ratios for harbor seals (Howard et al. 2013) and estimates of sea lion age-specific mortality (</w:t>
      </w:r>
      <w:proofErr w:type="spellStart"/>
      <w:r w:rsidR="00C23164">
        <w:t>Winship</w:t>
      </w:r>
      <w:proofErr w:type="spellEnd"/>
      <w:r w:rsidR="00C23164">
        <w:t xml:space="preserve"> et al. 2002), from which we inferred a stable age distribution.</w:t>
      </w:r>
    </w:p>
    <w:p w14:paraId="6A28B6EF" w14:textId="77777777" w:rsidR="00CF6AA9" w:rsidRDefault="002438FE" w:rsidP="00492B4B">
      <w:pPr>
        <w:spacing w:before="0" w:after="0"/>
      </w:pPr>
      <w:r>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w:t>
      </w:r>
      <w:proofErr w:type="spellStart"/>
      <w:r>
        <w:t>univariate</w:t>
      </w:r>
      <w:proofErr w:type="spellEnd"/>
      <w:r>
        <w:t xml:space="preserv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 xml:space="preserve">(Ward et al. 2010, Holmes </w:t>
      </w:r>
      <w:r w:rsidR="007C0323" w:rsidRPr="007C0323">
        <w:lastRenderedPageBreak/>
        <w:t>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t>
      </w:r>
    </w:p>
    <w:p w14:paraId="156432B0" w14:textId="5A89DFF1" w:rsidR="00CF6AA9" w:rsidRPr="00CF6AA9" w:rsidRDefault="00CF6AA9" w:rsidP="00CF6AA9">
      <w:pPr>
        <w:spacing w:before="0" w:after="0"/>
      </w:pPr>
      <w:r>
        <w:t xml:space="preserve">Equation. 6 </w:t>
      </w:r>
      <w:r>
        <w:tab/>
      </w:r>
      <m:oMath>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m:rPr>
                <m:sty m:val="p"/>
              </m:rPr>
              <w:rPr>
                <w:rFonts w:ascii="Cambria Math" w:hAnsi="Cambria Math"/>
              </w:rPr>
              <m:t>v</m:t>
            </m:r>
          </m:e>
          <m:sub>
            <m:r>
              <w:rPr>
                <w:rFonts w:ascii="Cambria Math" w:hAnsi="Cambria Math"/>
              </w:rPr>
              <m:t>HS,s,y</m:t>
            </m:r>
          </m:sub>
        </m:sSub>
      </m:oMath>
    </w:p>
    <w:p w14:paraId="28015988" w14:textId="580FE074" w:rsidR="00CF6AA9" w:rsidRPr="00CF6AA9" w:rsidRDefault="00CF6AA9" w:rsidP="00CF6AA9">
      <w:pPr>
        <w:spacing w:before="0" w:after="0"/>
      </w:pPr>
      <w:r>
        <w:t xml:space="preserve">Equation 7. </w:t>
      </w:r>
      <w:r>
        <w:tab/>
      </w:r>
      <m:oMath>
        <m:sSub>
          <m:sSubPr>
            <m:ctrlPr>
              <w:rPr>
                <w:rFonts w:ascii="Cambria Math" w:hAnsi="Cambria Math"/>
                <w:i/>
              </w:rPr>
            </m:ctrlPr>
          </m:sSubPr>
          <m:e>
            <m:r>
              <w:rPr>
                <w:rFonts w:ascii="Cambria Math" w:hAnsi="Cambria Math"/>
              </w:rPr>
              <m:t>X</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w</m:t>
                </m:r>
              </m:e>
              <m:sub>
                <m:r>
                  <w:rPr>
                    <w:rFonts w:ascii="Cambria Math" w:hAnsi="Cambria Math"/>
                  </w:rPr>
                  <m:t>HS,y</m:t>
                </m:r>
              </m:sub>
            </m:sSub>
          </m:sup>
        </m:sSup>
        <m:r>
          <w:rPr>
            <w:rFonts w:ascii="Cambria Math" w:hAnsi="Cambria Math"/>
          </w:rPr>
          <m:t xml:space="preserve"> </m:t>
        </m:r>
      </m:oMath>
    </w:p>
    <w:p w14:paraId="366B2E52" w14:textId="38A4A0B7" w:rsidR="002438FE" w:rsidRPr="00492B4B" w:rsidRDefault="00C853EB" w:rsidP="00D33920">
      <w:pPr>
        <w:spacing w:before="0" w:after="0"/>
        <w:ind w:firstLine="0"/>
      </w:pPr>
      <w:r>
        <w:t>Because they were conducted from the same aerial survey platform, w</w:t>
      </w:r>
      <w:r w:rsidR="002438FE">
        <w:t>e assumed that all five population segments had the same observation error variance (</w:t>
      </w:r>
      <w:r w:rsidR="00CF6AA9">
        <w:t>i.e.</w:t>
      </w:r>
      <w:proofErr w:type="gramStart"/>
      <w:r w:rsidR="00CF6AA9">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HS,y</m:t>
            </m:r>
          </m:sub>
        </m:sSub>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oMath>
      <w:r w:rsidR="00CF6AA9">
        <w:t xml:space="preserve">), where </w:t>
      </w:r>
      <m:oMath>
        <m:sSub>
          <m:sSubPr>
            <m:ctrlPr>
              <w:rPr>
                <w:rFonts w:ascii="Cambria Math" w:hAnsi="Cambria Math"/>
                <w:i/>
              </w:rPr>
            </m:ctrlPr>
          </m:sSubPr>
          <m:e>
            <m:r>
              <w:rPr>
                <w:rFonts w:ascii="Cambria Math" w:hAnsi="Cambria Math"/>
              </w:rPr>
              <m:t>X</m:t>
            </m:r>
          </m:e>
          <m:sub>
            <m:r>
              <w:rPr>
                <w:rFonts w:ascii="Cambria Math" w:hAnsi="Cambria Math"/>
              </w:rPr>
              <m:t>HS,s,y</m:t>
            </m:r>
          </m:sub>
        </m:sSub>
      </m:oMath>
      <w:r w:rsidR="00CF6AA9">
        <w:t xml:space="preserve"> is the observed survey abundance of population segment </w:t>
      </w:r>
      <w:r w:rsidR="00CF6AA9">
        <w:rPr>
          <w:i/>
        </w:rPr>
        <w:t>s,</w:t>
      </w:r>
      <w:r>
        <w:rPr>
          <w:i/>
        </w:rPr>
        <w:t xml:space="preserve"> </w:t>
      </w:r>
      <w:r>
        <w:t>and</w:t>
      </w:r>
      <w:r w:rsidR="00CF6AA9">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HS,s,y</m:t>
            </m:r>
          </m:sub>
        </m:sSub>
      </m:oMath>
      <w:r w:rsidR="00CF6AA9">
        <w:t xml:space="preserve"> is the true population </w:t>
      </w:r>
      <w:r w:rsidR="00165E51">
        <w:t>state</w:t>
      </w:r>
      <w:r>
        <w:t>.</w:t>
      </w:r>
      <w:r w:rsidR="00781139">
        <w:t xml:space="preserve"> </w:t>
      </w:r>
      <w:r>
        <w:t>W</w:t>
      </w:r>
      <w:r w:rsidR="00781139">
        <w:t xml:space="preserve">e </w:t>
      </w:r>
      <w:r w:rsidR="002438FE">
        <w:t>allowed each time series to have unique trends</w:t>
      </w:r>
      <w:r w:rsidR="00781139">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781139">
        <w:t>)</w:t>
      </w:r>
      <w:r w:rsidR="00092364">
        <w:t xml:space="preserve">, </w:t>
      </w:r>
      <w:r w:rsidR="00165E51">
        <w:t>density dependence (</w:t>
      </w:r>
      <m:oMath>
        <m:sSub>
          <m:sSubPr>
            <m:ctrlPr>
              <w:rPr>
                <w:rFonts w:ascii="Cambria Math" w:hAnsi="Cambria Math"/>
                <w:i/>
              </w:rPr>
            </m:ctrlPr>
          </m:sSubPr>
          <m:e>
            <m:r>
              <w:rPr>
                <w:rFonts w:ascii="Cambria Math" w:hAnsi="Cambria Math"/>
              </w:rPr>
              <m:t>b</m:t>
            </m:r>
          </m:e>
          <m:sub>
            <m:r>
              <w:rPr>
                <w:rFonts w:ascii="Cambria Math" w:hAnsi="Cambria Math"/>
              </w:rPr>
              <m:t>s</m:t>
            </m:r>
          </m:sub>
        </m:sSub>
      </m:oMath>
      <w:r w:rsidR="00165E51">
        <w:t>)</w:t>
      </w:r>
      <w:r w:rsidR="002438FE">
        <w:t>, and process variances</w:t>
      </w:r>
      <w:r w:rsidR="00781139">
        <w:t xml:space="preserve"> (</w:t>
      </w:r>
      <m:oMath>
        <m:sSub>
          <m:sSubPr>
            <m:ctrlPr>
              <w:rPr>
                <w:rFonts w:ascii="Cambria Math" w:hAnsi="Cambria Math"/>
                <w:i/>
              </w:rPr>
            </m:ctrlPr>
          </m:sSubPr>
          <m:e>
            <m:r>
              <m:rPr>
                <m:sty m:val="p"/>
              </m:rPr>
              <w:rPr>
                <w:rFonts w:ascii="Cambria Math" w:hAnsi="Cambria Math"/>
              </w:rPr>
              <m:t>v</m:t>
            </m:r>
            <m:ctrlPr>
              <w:rPr>
                <w:rFonts w:ascii="Cambria Math" w:hAnsi="Cambria Math"/>
              </w:rPr>
            </m:ctrlPr>
          </m:e>
          <m:sub>
            <m:r>
              <w:rPr>
                <w:rFonts w:ascii="Cambria Math" w:hAnsi="Cambria Math"/>
              </w:rPr>
              <m:t>HS,s,y</m:t>
            </m:r>
          </m:sub>
        </m:sSub>
        <m:r>
          <w:rPr>
            <w:rFonts w:ascii="Cambria Math" w:hAnsi="Cambria Math"/>
          </w:rPr>
          <m:t>~N(0,</m:t>
        </m:r>
        <m:sSub>
          <m:sSubPr>
            <m:ctrlPr>
              <w:rPr>
                <w:rFonts w:ascii="Cambria Math" w:hAnsi="Cambria Math"/>
                <w:i/>
              </w:rPr>
            </m:ctrlPr>
          </m:sSubPr>
          <m:e>
            <m:r>
              <w:rPr>
                <w:rFonts w:ascii="Cambria Math" w:hAnsi="Cambria Math"/>
              </w:rPr>
              <m:t>σ</m:t>
            </m:r>
          </m:e>
          <m:sub>
            <m:r>
              <m:rPr>
                <m:sty m:val="p"/>
              </m:rPr>
              <w:rPr>
                <w:rFonts w:ascii="Cambria Math" w:hAnsi="Cambria Math"/>
              </w:rPr>
              <m:t>v,s</m:t>
            </m:r>
          </m:sub>
        </m:sSub>
        <m:r>
          <w:rPr>
            <w:rFonts w:ascii="Cambria Math" w:hAnsi="Cambria Math"/>
          </w:rPr>
          <m:t>)</m:t>
        </m:r>
      </m:oMath>
      <w:r w:rsidR="00781139">
        <w:t>)</w:t>
      </w:r>
      <w:r w:rsidR="002438FE">
        <w:t xml:space="preserve">. The estimated states from each of the </w:t>
      </w:r>
      <w:r w:rsidR="00C93743">
        <w:t>five</w:t>
      </w:r>
      <w:r w:rsidR="002438FE">
        <w:t xml:space="preserve"> population segments were then summed to create an </w:t>
      </w:r>
      <w:r w:rsidR="002E12AF">
        <w:t xml:space="preserve">abundance </w:t>
      </w:r>
      <w:r w:rsidR="002438FE">
        <w:t xml:space="preserve">estimate for the total inland stock of harbor seals in Washington.  </w:t>
      </w:r>
      <w:r w:rsidR="00A30AC1">
        <w:t xml:space="preserve">The </w:t>
      </w:r>
      <w:r w:rsidR="002438FE">
        <w:t>time series represent haul</w:t>
      </w:r>
      <w:r w:rsidR="009B2965">
        <w:t>-</w:t>
      </w:r>
      <w:r w:rsidR="002438FE">
        <w:t xml:space="preserve">outs only, </w:t>
      </w:r>
      <w:r w:rsidR="00A30AC1">
        <w:t xml:space="preserve">so </w:t>
      </w:r>
      <w:r w:rsidR="002438FE">
        <w:t xml:space="preserve">we </w:t>
      </w:r>
      <w:r w:rsidR="00A30AC1">
        <w:t xml:space="preserve">have </w:t>
      </w:r>
      <w:r w:rsidR="002438FE">
        <w:t>multiplied the estimate</w:t>
      </w:r>
      <w:r w:rsidR="00A30AC1">
        <w:t>s</w:t>
      </w:r>
      <w:r w:rsidR="002438FE">
        <w:t xml:space="preserve"> by 1.53 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rsidR="002438FE">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w:t>
      </w:r>
      <w:r w:rsidR="00DC6655">
        <w:t xml:space="preserve">estimated consumption of </w:t>
      </w:r>
      <w:r w:rsidR="00F21AC9">
        <w:t>Chinook salmon</w:t>
      </w:r>
      <w:r w:rsidR="00DC6655">
        <w:t xml:space="preserve"> by harbor seals</w:t>
      </w:r>
      <w:r w:rsidR="003E0065">
        <w:t xml:space="preserve">. </w:t>
      </w:r>
      <w:r w:rsidR="00165E51">
        <w:t xml:space="preserve">In other words, </w:t>
      </w:r>
      <w:r w:rsidR="00F307F5">
        <w:t xml:space="preserve">a 2% change in the correction factor translates to a 2% change in the estimated energy derived from Chinook salmon. </w:t>
      </w:r>
      <w:r w:rsidR="00DE76D4">
        <w:t xml:space="preserve">To </w:t>
      </w:r>
      <w:r w:rsidR="003200BD">
        <w:t xml:space="preserve">examine sensitivities to the assumption about a flat or gradual decline in harbor seal numbers over the last 15 </w:t>
      </w:r>
      <w:r w:rsidR="003200BD">
        <w:lastRenderedPageBreak/>
        <w:t>years,</w:t>
      </w:r>
      <w:r w:rsidR="007E29AB">
        <w:t xml:space="preserve">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To determine the 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FA90C0A" w:rsidR="002438FE" w:rsidRDefault="004A36DF" w:rsidP="00492B4B">
      <w:pPr>
        <w:spacing w:before="0" w:after="0"/>
      </w:pPr>
      <w:r w:rsidRPr="00492B4B">
        <w:t>Estimates of Steller sea lion abundance in inland waters are based on</w:t>
      </w:r>
      <w:r w:rsidR="00F31B4C" w:rsidRPr="00492B4B">
        <w:t xml:space="preserve">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Similar to harbor seals</w:t>
      </w:r>
      <w:r w:rsidR="00781139">
        <w:t xml:space="preserve"> (Equations 6 and 7)</w:t>
      </w:r>
      <w:r w:rsidR="005E3D3D">
        <w:t xml:space="preserve">, </w:t>
      </w:r>
      <w:r w:rsidR="00510A44">
        <w:t>we estimate</w:t>
      </w:r>
      <w:r w:rsidR="005E2449">
        <w:t>d</w:t>
      </w:r>
      <w:r w:rsidR="00510A44">
        <w:t xml:space="preserve"> abundance for years with missing surveys using </w:t>
      </w:r>
      <w:proofErr w:type="spellStart"/>
      <w:r w:rsidR="005E3D3D">
        <w:t>univariate</w:t>
      </w:r>
      <w:proofErr w:type="spellEnd"/>
      <w:r w:rsidR="005E3D3D">
        <w:t xml:space="preserv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proofErr w:type="spellStart"/>
      <w:r w:rsidR="002438FE">
        <w:t>Winship</w:t>
      </w:r>
      <w:proofErr w:type="spellEnd"/>
      <w:r w:rsidR="002438FE">
        <w:t xml:space="preserve">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12A7846B"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proofErr w:type="spellStart"/>
      <w:r w:rsidR="00A52284">
        <w:t>univariate</w:t>
      </w:r>
      <w:proofErr w:type="spellEnd"/>
      <w:r w:rsidR="00A52284">
        <w:t xml:space="preserv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781139">
        <w:t xml:space="preserve"> (Equations 6 and 7)</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w:t>
      </w:r>
      <w:r w:rsidR="00C44FAB">
        <w:lastRenderedPageBreak/>
        <w:t xml:space="preserve">estimate.  There are </w:t>
      </w:r>
      <w:r w:rsidR="00A876A2">
        <w:t xml:space="preserve">minimum counts </w:t>
      </w:r>
      <w:r w:rsidR="00EF172A">
        <w:t xml:space="preserve">in inland waters </w:t>
      </w:r>
      <w:r w:rsidR="00A876A2">
        <w:t xml:space="preserve">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w:t>
      </w:r>
      <w:r w:rsidR="00EF172A">
        <w:t>d</w:t>
      </w:r>
      <w:r w:rsidR="00C44FAB">
        <w:t xml:space="preserve"> to scale the coast-wide estimate</w:t>
      </w:r>
      <w:r w:rsidR="0067762A">
        <w:t xml:space="preserve">.  </w:t>
      </w:r>
      <w:r w:rsidR="00510A44">
        <w:t xml:space="preserve">Finally, </w:t>
      </w:r>
      <w:r w:rsidR="00F57967">
        <w:t xml:space="preserve">to account for seals that are </w:t>
      </w:r>
      <w:r w:rsidR="00CD5823">
        <w:t xml:space="preserve">not </w:t>
      </w:r>
      <w:r w:rsidR="00F57967">
        <w:t>hauled out during the surveys</w:t>
      </w:r>
      <w:r w:rsidR="00F56B88">
        <w:t xml:space="preserve"> we again applied the correction factor of 2</w:t>
      </w:r>
      <w:r w:rsidR="00F57967">
        <w:t xml:space="preserve">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9" w:name="estimating-the-number-chinook-salmon-con"/>
      <w:bookmarkEnd w:id="9"/>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016C30BE" w:rsidR="00F57967" w:rsidRDefault="0053683C" w:rsidP="00492B4B">
      <w:pPr>
        <w:spacing w:before="0" w:after="0"/>
      </w:pPr>
      <w:r>
        <w:t>Because of availability of prey, and behavior (e.g.</w:t>
      </w:r>
      <w:r w:rsidR="00523ED2">
        <w:t>,</w:t>
      </w:r>
      <w:r>
        <w:t xml:space="preserve">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w:t>
      </w:r>
      <w:r w:rsidR="00F56B88">
        <w:t xml:space="preserve">s </w:t>
      </w:r>
      <w:r>
        <w:t>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w:t>
      </w:r>
      <w:r w:rsidR="00F34ADE">
        <w:t xml:space="preserve">November </w:t>
      </w:r>
      <w:r w:rsidR="002147A2">
        <w:t xml:space="preserve">and </w:t>
      </w:r>
      <w:r w:rsidR="008F2A64">
        <w:t xml:space="preserve">are </w:t>
      </w:r>
      <w:r w:rsidR="00F34ADE">
        <w:t xml:space="preserve">present infrequently and in small numbers </w:t>
      </w:r>
      <w:r w:rsidR="002147A2">
        <w:t>during the winter months</w:t>
      </w:r>
      <w:r w:rsidR="00324C30">
        <w:t xml:space="preserve"> </w:t>
      </w:r>
      <w:r w:rsidR="001D097A">
        <w:fldChar w:fldCharType="begin"/>
      </w:r>
      <w:r w:rsidR="00F34ADE">
        <w:instrText xml:space="preserve"> ADDIN ZOTERO_ITEM CSL_CITATION {"citationID":"z9bRm2YE","properties":{"formattedCitation":"(Hauser et al. 2007, National Marine Fisheries Service 2008)","plainCitation":"(Hauser et al. 2007, National Marine Fisheries Service 2008)"},"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id":1137,"uris":["http://zotero.org/users/local/DW6AEAS0/items/6KH9F58J"],"uri":["http://zotero.org/users/local/DW6AEAS0/items/6KH9F58J"],"itemData":{"id":1137,"type":"report","title":"Recovery Plan for Southern Resident Killer Whales (Orcinus orca)","publisher-place":"National Marine Fisheries Service, Northwest Region, Seattle, Washington","source":"Google Scholar","event-place":"National Marine Fisheries Service, Northwest Region, Seattle, Washington","URL":"http://www.beamreach.org/data/101/Science/processing/Nora/Papers/SRKW-Recov-Plan-Final.pdf","author":[{"family":"National Marine Fisheries Service","given":""}],"issued":{"date-parts":[["2008"]]},"accessed":{"date-parts":[["2016",9,3]]}}}],"schema":"https://github.com/citation-style-language/schema/raw/master/csl-citation.json"} </w:instrText>
      </w:r>
      <w:r w:rsidR="001D097A">
        <w:fldChar w:fldCharType="separate"/>
      </w:r>
      <w:r w:rsidR="00F34ADE" w:rsidRPr="00F34ADE">
        <w:t>(Hauser et al. 2007, National Marine Fisheries Service 2008)</w:t>
      </w:r>
      <w:r w:rsidR="001D097A">
        <w:fldChar w:fldCharType="end"/>
      </w:r>
      <w:r w:rsidR="00F34ADE">
        <w:t xml:space="preserve">; additionally, </w:t>
      </w:r>
      <w:r w:rsidR="007C236F">
        <w:t xml:space="preserve">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w:t>
      </w:r>
      <w:r w:rsidR="00004D50">
        <w:t>d</w:t>
      </w:r>
      <w:r w:rsidR="00986CBE">
        <w:t xml:space="preserv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w:t>
      </w:r>
      <w:r w:rsidR="00986CBE">
        <w:lastRenderedPageBreak/>
        <w:t xml:space="preserve">between zero and one, </w:t>
      </w:r>
      <w:r w:rsidR="001D097A">
        <w:t>we divide</w:t>
      </w:r>
      <w:r w:rsidR="00727EE9">
        <w:t>d</w:t>
      </w:r>
      <w:r w:rsidR="001D097A">
        <w:t xml:space="preserv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1125CF68" w:rsidR="002C326E" w:rsidRDefault="002C326E" w:rsidP="00492B4B">
      <w:pPr>
        <w:pStyle w:val="Heading2"/>
        <w:spacing w:before="0"/>
      </w:pPr>
      <w:r>
        <w:t xml:space="preserve">Number of Chinook </w:t>
      </w:r>
      <w:r w:rsidR="00E42785">
        <w:t xml:space="preserve">salmon </w:t>
      </w:r>
      <w:r>
        <w:t>consumed</w:t>
      </w:r>
      <w:r w:rsidR="009C6CF5">
        <w:t>, 1970-2015</w:t>
      </w:r>
    </w:p>
    <w:p w14:paraId="4934EA45" w14:textId="1F816387"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r w:rsidR="00C2782B">
        <w:t>Equation 5</w:t>
      </w:r>
      <w:r>
        <w:t xml:space="preserve">), the fraction of predator's energy </w:t>
      </w:r>
      <w:r w:rsidR="0085047B">
        <w:t xml:space="preserve">demand </w:t>
      </w:r>
      <w:r>
        <w:t>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w:t>
      </w:r>
      <w:proofErr w:type="gramStart"/>
      <w:r w:rsidR="004D6513">
        <w:t xml:space="preserve">salmon </w:t>
      </w:r>
      <w:r>
        <w:t xml:space="preserve"> (</w:t>
      </w:r>
      <w:proofErr w:type="gramEnd"/>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53FDBD2" w:rsidR="005245B8" w:rsidRDefault="005245B8" w:rsidP="00492B4B">
      <w:pPr>
        <w:spacing w:before="0" w:after="0"/>
      </w:pPr>
      <w:bookmarkStart w:id="10" w:name="_Ref444631946"/>
      <w:r>
        <w:t xml:space="preserve">Equation </w:t>
      </w:r>
      <w:bookmarkEnd w:id="10"/>
      <w:r w:rsidR="00781139">
        <w:t>8</w:t>
      </w:r>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372B2DC5" w14:textId="6F8BCDF3" w:rsidR="00982511" w:rsidRDefault="00414937" w:rsidP="00350BB6">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w:t>
      </w:r>
      <w:r w:rsidR="009A7402">
        <w:t>51%</w:t>
      </w:r>
      <w:r>
        <w:t xml:space="preserve"> in the fall to </w:t>
      </w:r>
      <w:r w:rsidR="009A7402">
        <w:t>95%</w:t>
      </w:r>
      <w:r>
        <w:t xml:space="preserve">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425D94">
        <w:t xml:space="preserve">.  </w:t>
      </w:r>
      <w:r w:rsidR="009A7402">
        <w:t>T</w:t>
      </w:r>
      <w:r w:rsidR="004329DA">
        <w:t xml:space="preserve">he </w:t>
      </w:r>
      <w:r>
        <w:t xml:space="preserve">fraction of Chinook salmon in </w:t>
      </w:r>
      <w:r w:rsidR="004329DA">
        <w:t>harbor seal</w:t>
      </w:r>
      <w:r>
        <w:t xml:space="preserve"> diets</w:t>
      </w:r>
      <w:r w:rsidR="004329DA">
        <w:t xml:space="preserve"> </w:t>
      </w:r>
      <w:r w:rsidR="00B121BB">
        <w:t xml:space="preserve">is </w:t>
      </w:r>
      <w:r w:rsidR="009A7402">
        <w:t xml:space="preserve">estimated to be 6.8% </w:t>
      </w:r>
      <w:r w:rsidR="004C1821">
        <w:t xml:space="preserve">based on </w:t>
      </w:r>
      <w:r>
        <w:t>genetic analysis</w:t>
      </w:r>
      <w:r w:rsidR="00475B30">
        <w:t xml:space="preserve"> </w:t>
      </w:r>
      <w:r w:rsidR="004C1821">
        <w:t xml:space="preserve">of </w:t>
      </w:r>
      <w:r w:rsidR="00475B30">
        <w:t>scat samples</w:t>
      </w:r>
      <w:r w:rsidR="009A7402">
        <w:t xml:space="preserve">, and that percentage can be disaggregated in to 2.1% juveniles and 4.7% adults based hard parts such as bones and </w:t>
      </w:r>
      <w:proofErr w:type="spellStart"/>
      <w:r w:rsidR="009A7402">
        <w:t>otoliths</w:t>
      </w:r>
      <w:proofErr w:type="spellEnd"/>
      <w:r w:rsidR="009A7402">
        <w:t xml:space="preserve"> </w:t>
      </w:r>
      <w:r w:rsidR="00B72C44">
        <w:fldChar w:fldCharType="begin"/>
      </w:r>
      <w:r w:rsidR="00B72C44">
        <w:instrText xml:space="preserve"> ADDIN ZOTERO_ITEM CSL_CITATION {"citationID":"1vqmlc9ga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B72C44">
        <w:fldChar w:fldCharType="separate"/>
      </w:r>
      <w:r w:rsidR="00B72C44" w:rsidRPr="00B72C44">
        <w:t>(Thomas et al. 2016)</w:t>
      </w:r>
      <w:r w:rsidR="00B72C44">
        <w:fldChar w:fldCharType="end"/>
      </w:r>
      <w:r w:rsidR="00B121BB">
        <w:t xml:space="preserve">.  </w:t>
      </w: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A35DB1">
        <w:t>(</w:t>
      </w:r>
      <w:proofErr w:type="spellStart"/>
      <w:r w:rsidR="00A35DB1">
        <w:t>Scordino</w:t>
      </w:r>
      <w:proofErr w:type="spellEnd"/>
      <w:r w:rsidR="00A35DB1">
        <w:t xml:space="preserve"> et al. 2014)</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w:t>
      </w:r>
      <w:r w:rsidR="007D66E7">
        <w:lastRenderedPageBreak/>
        <w:t xml:space="preserve">of times prey </w:t>
      </w:r>
      <w:r w:rsidR="00956C30">
        <w:t xml:space="preserve">that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9A7402">
        <w:t xml:space="preserve">Because the data </w:t>
      </w:r>
      <w:r w:rsidR="00956C30">
        <w:t xml:space="preserve">collected by </w:t>
      </w:r>
      <w:r w:rsidR="009A7402">
        <w:t xml:space="preserve">Thomas et al. (2016) </w:t>
      </w:r>
      <w:r w:rsidR="00956C30">
        <w:t xml:space="preserve">for harbor seals </w:t>
      </w:r>
      <w:r w:rsidR="009A7402">
        <w:t>has both aggregated genus-level information from FO data and the species</w:t>
      </w:r>
      <w:r w:rsidR="00956C30">
        <w:t>-</w:t>
      </w:r>
      <w:r w:rsidR="009A7402">
        <w:t xml:space="preserve">level information from genetic data, we </w:t>
      </w:r>
      <w:r w:rsidR="00B065FD">
        <w:t xml:space="preserve">estimated </w:t>
      </w:r>
      <w:r w:rsidR="00E71FC0">
        <w:t xml:space="preserve">the </w:t>
      </w:r>
      <w:r w:rsidR="00956C30">
        <w:t xml:space="preserve">Chinook salmon </w:t>
      </w:r>
      <w:r w:rsidR="00B065FD">
        <w:t>conversion factor</w:t>
      </w:r>
      <w:r w:rsidR="00E71FC0">
        <w:t>s</w:t>
      </w:r>
      <w:r w:rsidR="00B065FD">
        <w:t xml:space="preserve"> </w:t>
      </w:r>
      <w:r w:rsidR="003F15BA">
        <w:t xml:space="preserve">between FO </w:t>
      </w:r>
      <w:r w:rsidR="00E71FC0">
        <w:t xml:space="preserve">and genetic </w:t>
      </w:r>
      <w:r w:rsidR="003F15BA">
        <w:t>data</w:t>
      </w:r>
      <w:r w:rsidR="00D64D1C">
        <w:t xml:space="preserve"> </w:t>
      </w:r>
      <w:r w:rsidR="00956C30">
        <w:t xml:space="preserve">to be </w:t>
      </w:r>
      <w:r w:rsidR="009A7402">
        <w:t xml:space="preserve">equal to </w:t>
      </w:r>
      <w:r w:rsidR="00B065FD">
        <w:t xml:space="preserve">0.25 </w:t>
      </w:r>
      <w:r w:rsidR="009A7402">
        <w:t xml:space="preserve">for juveniles </w:t>
      </w:r>
      <w:r w:rsidR="00B065FD">
        <w:t>and 0.16</w:t>
      </w:r>
      <w:r w:rsidR="009A7402">
        <w:t xml:space="preserve"> </w:t>
      </w:r>
      <w:r w:rsidR="00E71FC0">
        <w:t xml:space="preserve">for </w:t>
      </w:r>
      <w:r w:rsidR="009A7402">
        <w:t>adult</w:t>
      </w:r>
      <w:r w:rsidR="00E71FC0">
        <w:t>s</w:t>
      </w:r>
      <w:r w:rsidR="00B065FD">
        <w:t xml:space="preserve">.  </w:t>
      </w:r>
      <w:r w:rsidR="006E1FBB">
        <w:t>That</w:t>
      </w:r>
      <w:r w:rsidR="00956C30">
        <w:t xml:space="preserve"> is</w:t>
      </w:r>
      <w:r w:rsidR="006E1FBB">
        <w:t>,</w:t>
      </w:r>
      <w:r w:rsidR="00956C30">
        <w:t xml:space="preserve"> for every four percent of juvenile salmon FO in a </w:t>
      </w:r>
      <w:proofErr w:type="spellStart"/>
      <w:r w:rsidR="00956C30">
        <w:t>pinniped</w:t>
      </w:r>
      <w:proofErr w:type="spellEnd"/>
      <w:r w:rsidR="00956C30">
        <w:t xml:space="preserve"> diet, there is one percent of </w:t>
      </w:r>
      <w:r w:rsidR="00090F57">
        <w:t xml:space="preserve">juvenile </w:t>
      </w:r>
      <w:r w:rsidR="00956C30">
        <w:t xml:space="preserve">Chinook salmon in the </w:t>
      </w:r>
      <w:proofErr w:type="spellStart"/>
      <w:r w:rsidR="00956C30">
        <w:t>pinniped</w:t>
      </w:r>
      <w:proofErr w:type="spellEnd"/>
      <w:r w:rsidR="00956C30">
        <w:t xml:space="preserve"> diet.  </w:t>
      </w:r>
      <w:r w:rsidR="00B065FD">
        <w:t>After applying these conversion factor</w:t>
      </w:r>
      <w:r w:rsidR="00425D94">
        <w:t>s</w:t>
      </w:r>
      <w:r w:rsidR="00B065FD">
        <w:t xml:space="preserve"> to </w:t>
      </w:r>
      <w:r w:rsidR="00425D94">
        <w:t xml:space="preserve">the </w:t>
      </w:r>
      <w:r w:rsidR="006E1FBB">
        <w:t xml:space="preserve">raw </w:t>
      </w:r>
      <w:r w:rsidR="009A7402">
        <w:t xml:space="preserve">FO </w:t>
      </w:r>
      <w:r w:rsidR="00425D94">
        <w:t xml:space="preserve">data </w:t>
      </w:r>
      <w:r w:rsidR="009A7402">
        <w:t xml:space="preserve">collected </w:t>
      </w:r>
      <w:r w:rsidR="004537E9">
        <w:t xml:space="preserve">by </w:t>
      </w:r>
      <w:proofErr w:type="spellStart"/>
      <w:r w:rsidR="002275A9">
        <w:t>Scordino</w:t>
      </w:r>
      <w:proofErr w:type="spellEnd"/>
      <w:r w:rsidR="002275A9">
        <w:t xml:space="preserve"> et al. </w:t>
      </w:r>
      <w:r w:rsidR="00D64D1C">
        <w:t>(</w:t>
      </w:r>
      <w:r w:rsidR="002275A9">
        <w:t>2014)</w:t>
      </w:r>
      <w:r w:rsidR="004537E9">
        <w:t xml:space="preserve"> for sea lions</w:t>
      </w:r>
      <w:r w:rsidR="00D40066">
        <w:t xml:space="preserve">, </w:t>
      </w:r>
      <w:r w:rsidR="00425D94">
        <w:t xml:space="preserve">the </w:t>
      </w:r>
      <w:r w:rsidR="009A7402">
        <w:t>estimated</w:t>
      </w:r>
      <w:r w:rsidR="00D64D1C">
        <w:t xml:space="preserve"> </w:t>
      </w:r>
      <w:r w:rsidR="009A7402">
        <w:t xml:space="preserve">of </w:t>
      </w:r>
      <w:r w:rsidR="00D40066">
        <w:t xml:space="preserve">Chinook </w:t>
      </w:r>
      <w:r w:rsidR="00B2256F">
        <w:t xml:space="preserve">salmon </w:t>
      </w:r>
      <w:r w:rsidR="00D40066">
        <w:t>diet percentages</w:t>
      </w:r>
      <w:r w:rsidR="00B065FD">
        <w:t xml:space="preserve"> </w:t>
      </w:r>
      <w:r w:rsidR="00425D94">
        <w:t xml:space="preserve">are </w:t>
      </w:r>
      <w:r w:rsidR="006E1FBB">
        <w:t xml:space="preserve">equal to </w:t>
      </w:r>
      <w:r w:rsidR="00425D94">
        <w:t xml:space="preserve">1.0% juveniles and 5.3% adults for California sea lions, </w:t>
      </w:r>
      <w:r w:rsidR="00B065FD">
        <w:t xml:space="preserve">and </w:t>
      </w:r>
      <w:r w:rsidR="00425D94">
        <w:t xml:space="preserve">2.0% juveniles and 4.5% adults for </w:t>
      </w:r>
      <w:r w:rsidR="00B065FD">
        <w:t>Steller sea lions</w:t>
      </w:r>
      <w:r w:rsidR="00D40066">
        <w:t xml:space="preserve">.  This approach relies on the assumption that the relationship between salmon bone FO and Chinook salmon diet fraction is the same for all three </w:t>
      </w:r>
      <w:proofErr w:type="spellStart"/>
      <w:r w:rsidR="00D40066">
        <w:t>pinniped</w:t>
      </w:r>
      <w:proofErr w:type="spellEnd"/>
      <w:r w:rsidR="00D40066">
        <w:t xml:space="preserve"> species. While this is a large assumption, it is reasonable given their common habitat and the absence of superior diet information.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188541BE" w:rsidR="00026852" w:rsidRDefault="00026852" w:rsidP="00492B4B">
      <w:pPr>
        <w:pStyle w:val="equation"/>
        <w:spacing w:after="0"/>
      </w:pPr>
      <w:bookmarkStart w:id="11" w:name="_Ref444632732"/>
      <w:r>
        <w:t xml:space="preserve">Equation </w:t>
      </w:r>
      <w:bookmarkEnd w:id="11"/>
      <w:r w:rsidR="00456FA8">
        <w:t>9</w:t>
      </w:r>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4764DD2D" w:rsidR="00C85ED0" w:rsidRDefault="00026852" w:rsidP="00492B4B">
      <w:pPr>
        <w:spacing w:before="0" w:after="0"/>
        <w:ind w:firstLine="0"/>
      </w:pPr>
      <w:proofErr w:type="gramStart"/>
      <w:r>
        <w:t>where</w:t>
      </w:r>
      <w:proofErr w:type="gramEnd"/>
      <w:r>
        <w:t xml:space="preserve">, </w:t>
      </w:r>
      <m:oMath>
        <m:r>
          <w:rPr>
            <w:rFonts w:ascii="Cambria Math" w:hAnsi="Cambria Math"/>
          </w:rPr>
          <m:t>l(a)</m:t>
        </m:r>
      </m:oMath>
      <w:r>
        <w:t xml:space="preserve"> is the average length-at-age for the Puget Sound populations</w:t>
      </w:r>
      <w:r w:rsidR="00B12339">
        <w:t xml:space="preserve"> (Table 4)</w:t>
      </w:r>
      <w:r>
        <w:t xml:space="preserve">. </w:t>
      </w:r>
      <w:r w:rsidR="00CC7998">
        <w:t>The conversion of energy content to a common currency (</w:t>
      </w:r>
      <w:proofErr w:type="spellStart"/>
      <w:r w:rsidR="00CC7998">
        <w:t>smolt</w:t>
      </w:r>
      <w:proofErr w:type="spellEnd"/>
      <w:r w:rsidR="00CC7998">
        <w:t xml:space="preserve"> equivalents) makes comparison possible across predators that target different aged prey. For example, a</w:t>
      </w:r>
      <w:r w:rsidR="000E6E37">
        <w:t xml:space="preserve"> five year old salmon </w:t>
      </w:r>
      <w:r w:rsidR="009A5D6E">
        <w:t xml:space="preserve">(ocean age 4) </w:t>
      </w:r>
      <w:r w:rsidR="000E6E37">
        <w:t xml:space="preserve">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w:t>
      </w:r>
      <w:proofErr w:type="spellStart"/>
      <w:r w:rsidR="000E6E37">
        <w:t>smolts</w:t>
      </w:r>
      <w:proofErr w:type="spellEnd"/>
      <w:r w:rsidR="008E1452">
        <w:t xml:space="preserve"> </w:t>
      </w:r>
      <w:r w:rsidR="009A5D6E">
        <w:t xml:space="preserve">(ocean age 0) </w:t>
      </w:r>
      <w:r w:rsidR="008E1452">
        <w:t>that are 9.5 cm long</w:t>
      </w:r>
      <w:r w:rsidR="00CC7998">
        <w:t xml:space="preserve"> (Table 4)</w:t>
      </w:r>
      <w:r w:rsidR="00C85ED0">
        <w:t xml:space="preserve">.  </w:t>
      </w:r>
    </w:p>
    <w:p w14:paraId="5C87394C" w14:textId="736814DC" w:rsidR="00411654" w:rsidRDefault="0057532A" w:rsidP="00492B4B">
      <w:pPr>
        <w:spacing w:before="0" w:after="0"/>
      </w:pPr>
      <w:r>
        <w:lastRenderedPageBreak/>
        <w:t xml:space="preserve">The rapid increase in energy content from </w:t>
      </w:r>
      <w:proofErr w:type="spellStart"/>
      <w:r>
        <w:t>smolt</w:t>
      </w:r>
      <w:proofErr w:type="spellEnd"/>
      <w:r>
        <w:t xml:space="preserve"> to age one can have major implications on the number of salmon consumed</w:t>
      </w:r>
      <w:r w:rsidR="00C85ED0">
        <w:t xml:space="preserve">.  To account for the growth of </w:t>
      </w:r>
      <w:proofErr w:type="spellStart"/>
      <w:r w:rsidR="00C85ED0">
        <w:t>smolts</w:t>
      </w:r>
      <w:proofErr w:type="spellEnd"/>
      <w:r w:rsidR="00C85ED0">
        <w:t xml:space="preserve"> </w:t>
      </w:r>
      <w:r w:rsidR="000E6E37">
        <w:t>during the</w:t>
      </w:r>
      <w:r w:rsidR="006B24C2">
        <w:t>ir</w:t>
      </w:r>
      <w:r w:rsidR="000E6E37">
        <w:t xml:space="preserve"> time in inland waters</w:t>
      </w:r>
      <w:r w:rsidR="00C85ED0">
        <w:t xml:space="preserve"> we use</w:t>
      </w:r>
      <w:r w:rsidR="001B494E">
        <w:t>d</w:t>
      </w:r>
      <w:r w:rsidR="00C85ED0">
        <w:t xml:space="preserve"> </w:t>
      </w:r>
      <w:r w:rsidR="00B12339">
        <w:t xml:space="preserve">previously developed </w:t>
      </w:r>
      <w:r w:rsidR="007B70B3">
        <w:t xml:space="preserve">models to approximate juvenile Chinook </w:t>
      </w:r>
      <w:r w:rsidR="00391191">
        <w:t xml:space="preserve">salmon </w:t>
      </w:r>
      <w:r w:rsidR="007B70B3">
        <w:t xml:space="preserve">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proofErr w:type="spellStart"/>
      <w:r w:rsidR="00AC4AB3">
        <w:t>smolts</w:t>
      </w:r>
      <w:proofErr w:type="spellEnd"/>
      <w:r w:rsidR="00AC4AB3">
        <w:t xml:space="preserve"> in Puget Sound are about 9.5 </w:t>
      </w:r>
      <w:r w:rsidR="0026173A">
        <w:t>cm</w:t>
      </w:r>
      <w:r w:rsidR="00AC4AB3">
        <w:t xml:space="preserve"> during th</w:t>
      </w:r>
      <w:r w:rsidR="00B12339">
        <w:t xml:space="preserve">eir release in </w:t>
      </w:r>
      <w:r w:rsidR="00AC4AB3">
        <w:t xml:space="preserve">spring and reach about 14-15 cm by September.  </w:t>
      </w:r>
      <w:r w:rsidR="00B12339">
        <w:t xml:space="preserve">Over </w:t>
      </w:r>
      <w:r w:rsidR="000F001B">
        <w:t>their first year, w</w:t>
      </w:r>
      <w:r w:rsidR="00AC4AB3">
        <w:t xml:space="preserve">e </w:t>
      </w:r>
      <w:r w:rsidR="000F001B">
        <w:t xml:space="preserve">allowed the </w:t>
      </w:r>
      <w:r w:rsidR="00AC4AB3">
        <w:t xml:space="preserve">length of the </w:t>
      </w:r>
      <w:proofErr w:type="spellStart"/>
      <w:r w:rsidR="00AC4AB3">
        <w:t>smolts</w:t>
      </w:r>
      <w:proofErr w:type="spellEnd"/>
      <w:r w:rsidR="00AC4AB3">
        <w:t xml:space="preserve"> </w:t>
      </w:r>
      <w:r w:rsidR="000F001B">
        <w:t xml:space="preserve">to increase </w:t>
      </w:r>
      <w:r w:rsidR="00AC4AB3">
        <w:t xml:space="preserve">by about 2.5 cm a month, such that the </w:t>
      </w:r>
      <w:proofErr w:type="spellStart"/>
      <w:r w:rsidR="00AC4AB3">
        <w:t>smolts</w:t>
      </w:r>
      <w:proofErr w:type="spellEnd"/>
      <w:r w:rsidR="00AC4AB3">
        <w:t xml:space="preserve">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xml:space="preserve">, and treats all salmon in </w:t>
      </w:r>
      <w:r w:rsidR="000F001B">
        <w:t>Washington state inland waters</w:t>
      </w:r>
      <w:r w:rsidR="00090852">
        <w:t xml:space="preserve"> 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A364A39" w:rsidR="008D29B7" w:rsidRDefault="00671FF8" w:rsidP="00492B4B">
      <w:pPr>
        <w:spacing w:before="0" w:after="0"/>
      </w:pPr>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391191">
        <w:t xml:space="preserve">salmon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0F001B">
        <w:t xml:space="preserve"> </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proofErr w:type="spellStart"/>
      <w:r w:rsidR="00C613A0">
        <w:t>pinnipeds</w:t>
      </w:r>
      <w:proofErr w:type="spellEnd"/>
      <w:r w:rsidR="00C613A0">
        <w:t xml:space="preserve">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F001B">
        <w:t>Previous studies have estimated that a</w:t>
      </w:r>
      <w:r w:rsidR="00043F48">
        <w:t>pproximately 31% of the Chinook</w:t>
      </w:r>
      <w:r w:rsidR="00A20D6C">
        <w:t xml:space="preserve"> salmon</w:t>
      </w:r>
      <w:r w:rsidR="00043F48">
        <w:t xml:space="preserve"> </w:t>
      </w:r>
      <w:r w:rsidR="00180882">
        <w:t xml:space="preserve">in </w:t>
      </w:r>
      <w:r w:rsidR="00043F48">
        <w:t>har</w:t>
      </w:r>
      <w:r w:rsidR="00180882">
        <w:t>bor seal diet</w:t>
      </w:r>
      <w:r w:rsidR="000F001B">
        <w:t xml:space="preserve"> </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w:t>
      </w:r>
      <w:r w:rsidR="00816AD5">
        <w:lastRenderedPageBreak/>
        <w:t xml:space="preserve">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w:t>
      </w:r>
      <w:r w:rsidR="00391191">
        <w:t xml:space="preserve">salmon </w:t>
      </w:r>
      <w:r w:rsidR="00E877A0">
        <w:t xml:space="preserve">in the </w:t>
      </w:r>
      <w:proofErr w:type="spellStart"/>
      <w:r w:rsidR="00AE029F">
        <w:t>pinniped</w:t>
      </w:r>
      <w:proofErr w:type="spellEnd"/>
      <w:r w:rsidR="00AE029F">
        <w:t xml:space="preserve"> </w:t>
      </w:r>
      <w:r w:rsidR="00E877A0">
        <w:t xml:space="preserve">diets, we assume that the </w:t>
      </w:r>
      <w:r w:rsidR="00DE05F8">
        <w:t xml:space="preserve">adult Chinook </w:t>
      </w:r>
      <w:r w:rsidR="00391191">
        <w:t xml:space="preserve">salmon </w:t>
      </w:r>
      <w:r w:rsidR="00E877A0">
        <w:t xml:space="preserve">diet fraction </w:t>
      </w:r>
      <w:r w:rsidR="00DE05F8">
        <w:t>is distributed evenly across the four adult age classes</w:t>
      </w:r>
      <w:r w:rsidR="00A35A83">
        <w:t xml:space="preserve">.  </w:t>
      </w:r>
      <w:r w:rsidR="008D29B7">
        <w:t xml:space="preserve">  </w:t>
      </w:r>
    </w:p>
    <w:p w14:paraId="54937EFA" w14:textId="3623E5B8" w:rsidR="005455AE" w:rsidRPr="00D40E2C" w:rsidRDefault="00EF77A7" w:rsidP="00492B4B">
      <w:pPr>
        <w:pStyle w:val="Heading2"/>
        <w:spacing w:before="0"/>
      </w:pPr>
      <w:bookmarkStart w:id="12" w:name="chinook-population-dynamics-and-movement"/>
      <w:bookmarkEnd w:id="12"/>
      <w:r w:rsidRPr="00D40E2C">
        <w:t xml:space="preserve">Chinook </w:t>
      </w:r>
      <w:r w:rsidR="00391191">
        <w:t xml:space="preserve">salmon </w:t>
      </w:r>
      <w:r w:rsidRPr="00D40E2C">
        <w:t>population dynamics and movement</w:t>
      </w:r>
    </w:p>
    <w:p w14:paraId="4A104278" w14:textId="17896CB4" w:rsidR="007F43BD" w:rsidRDefault="00346A54" w:rsidP="00492B4B">
      <w:pPr>
        <w:pStyle w:val="Compact"/>
        <w:spacing w:before="0" w:after="0"/>
      </w:pPr>
      <w:r w:rsidRPr="00492B4B">
        <w:t xml:space="preserve">To quantify effects </w:t>
      </w:r>
      <w:r w:rsidR="00DB6224" w:rsidRPr="00492B4B">
        <w:t xml:space="preserve">of </w:t>
      </w:r>
      <w:proofErr w:type="spellStart"/>
      <w:r w:rsidR="00DB6224" w:rsidRPr="00492B4B">
        <w:t>smolt</w:t>
      </w:r>
      <w:proofErr w:type="spellEnd"/>
      <w:r w:rsidR="00DB6224" w:rsidRPr="00492B4B">
        <w:t xml:space="preserve">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single stock model </w:t>
      </w:r>
      <w:r w:rsidR="000F001B">
        <w:t xml:space="preserve">with </w:t>
      </w:r>
      <w:r w:rsidR="007F43BD" w:rsidRPr="00492B4B">
        <w:t xml:space="preserve">annual time-steps, and </w:t>
      </w:r>
      <w:r w:rsidR="004A5A25" w:rsidRPr="00492B4B">
        <w:t xml:space="preserve">is </w:t>
      </w:r>
      <w:r w:rsidR="007F43BD" w:rsidRPr="00492B4B">
        <w:t xml:space="preserve">meant to act as a starting point for </w:t>
      </w:r>
      <w:r w:rsidR="009F3B40" w:rsidRPr="00492B4B">
        <w:t xml:space="preserve">a </w:t>
      </w:r>
      <w:r w:rsidR="007F43BD" w:rsidRPr="00492B4B">
        <w:t xml:space="preserve">future, more complex </w:t>
      </w:r>
      <w:r w:rsidR="007F43BD">
        <w:t xml:space="preserve">multi-stock Chinook </w:t>
      </w:r>
      <w:r w:rsidR="00C9757F">
        <w:t xml:space="preserve">projection </w:t>
      </w:r>
      <w:r w:rsidR="007F43BD">
        <w:t xml:space="preserve">model.  </w:t>
      </w:r>
    </w:p>
    <w:p w14:paraId="52343B37" w14:textId="5E8DCC28" w:rsidR="002570AB" w:rsidRDefault="009F3B40" w:rsidP="00492B4B">
      <w:pPr>
        <w:spacing w:before="0" w:after="0"/>
      </w:pPr>
      <w:r>
        <w:t>T</w:t>
      </w:r>
      <w:r w:rsidR="00EF77A7">
        <w:t xml:space="preserve">he annual consumption </w:t>
      </w:r>
      <w:r w:rsidR="004A5A25">
        <w:t xml:space="preserve">of </w:t>
      </w:r>
      <w:proofErr w:type="spellStart"/>
      <w:r w:rsidR="00EF77A7">
        <w:t>smolts</w:t>
      </w:r>
      <w:proofErr w:type="spellEnd"/>
      <w:r w:rsidR="00EF77A7">
        <w:t xml:space="preserve"> </w:t>
      </w:r>
      <w:r w:rsidR="004A5A25">
        <w:t xml:space="preserve">by </w:t>
      </w:r>
      <w:r w:rsidR="00B94A7B">
        <w:t xml:space="preserve">the </w:t>
      </w:r>
      <w:proofErr w:type="spellStart"/>
      <w:r w:rsidR="00341C99">
        <w:t>pinniped</w:t>
      </w:r>
      <w:proofErr w:type="spellEnd"/>
      <w:r w:rsidR="00341C99">
        <w:t xml:space="preserve"> </w:t>
      </w:r>
      <w:r w:rsidR="00EF77A7">
        <w:t>population</w:t>
      </w:r>
      <w:r w:rsidR="00B94A7B">
        <w:t>s</w:t>
      </w:r>
      <w:proofErr w:type="gramStart"/>
      <w:r w:rsidR="00EF77A7">
        <w:t xml:space="preserve">, </w:t>
      </w:r>
      <w:proofErr w:type="gramEnd"/>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w:t>
      </w:r>
      <w:r w:rsidR="00341C99">
        <w:rPr>
          <w:i/>
        </w:rPr>
        <w:t>h</w:t>
      </w:r>
      <w:r w:rsidR="00341C99">
        <w:t xml:space="preserve"> is the predator type</w:t>
      </w:r>
      <w:r>
        <w:t>.</w:t>
      </w:r>
      <w:r w:rsidR="00EF77A7">
        <w:t xml:space="preserve"> </w:t>
      </w:r>
      <w:r w:rsidR="00EE34F5">
        <w:t>Comparing the effects of predation across predators with different preferences (</w:t>
      </w:r>
      <w:proofErr w:type="spellStart"/>
      <w:r w:rsidR="00EE34F5">
        <w:t>smolts</w:t>
      </w:r>
      <w:proofErr w:type="spellEnd"/>
      <w:r w:rsidR="00EE34F5">
        <w:t xml:space="preserve">, adults) requires using a common currency, and accounting for the survival between juvenile and adult stages. In order to compare these effects on the same scale, the adult equivalent of </w:t>
      </w:r>
      <w:proofErr w:type="spellStart"/>
      <w:r w:rsidR="00EE34F5">
        <w:t>smolt</w:t>
      </w:r>
      <w:proofErr w:type="spellEnd"/>
      <w:r w:rsidR="00EE34F5">
        <w:t xml:space="preserve"> consumption was estimated </w:t>
      </w:r>
      <w:r w:rsidR="00D961EC">
        <w:t xml:space="preserve">by </w:t>
      </w:r>
      <w:r w:rsidR="001913FF">
        <w:t xml:space="preserve">subjecting </w:t>
      </w:r>
      <w:proofErr w:type="spellStart"/>
      <w:r w:rsidR="001913FF">
        <w:t>smolts</w:t>
      </w:r>
      <w:proofErr w:type="spellEnd"/>
      <w:r w:rsidR="001913FF">
        <w:t xml:space="preserve"> that would have been lost to predation to natural mortality and maturation. </w:t>
      </w:r>
      <w:r w:rsidR="00C9757F">
        <w:t xml:space="preserve">We did not assume mortality was compensatory; fish that would have been lost to predation were subjected to the same natural mortality rates as fish that escaped predation. </w:t>
      </w:r>
      <w:r w:rsidR="001913FF">
        <w:t xml:space="preserve">Survival and maturation are a function </w:t>
      </w:r>
      <w:r>
        <w:t xml:space="preserve">of the age-specific </w:t>
      </w:r>
      <w:r w:rsidR="00273376">
        <w:t>rates</w:t>
      </w:r>
      <w:r>
        <w:t>,</w:t>
      </w:r>
      <w:r w:rsidR="003739F7">
        <w:t xml:space="preserve"> </w:t>
      </w:r>
    </w:p>
    <w:p w14:paraId="6647E4B3" w14:textId="00DE06E2" w:rsidR="00DB6224" w:rsidRDefault="00DB6224" w:rsidP="00492B4B">
      <w:pPr>
        <w:spacing w:before="0" w:after="0"/>
      </w:pPr>
      <w:r>
        <w:t xml:space="preserve">Equation </w:t>
      </w:r>
      <w:r w:rsidR="00456FA8">
        <w:t>10</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proofErr w:type="gramStart"/>
      <w:r>
        <w:t>where</w:t>
      </w:r>
      <w:proofErr w:type="gramEnd"/>
      <w:r>
        <w:t xml:space="preserv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t>
      </w:r>
      <w:r>
        <w:lastRenderedPageBreak/>
        <w:t xml:space="preserve">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60BAB23D" w:rsidR="00213DBA" w:rsidRPr="00213DBA" w:rsidRDefault="00213DBA" w:rsidP="00492B4B">
      <w:pPr>
        <w:spacing w:before="0" w:after="0"/>
      </w:pPr>
      <w:r>
        <w:t xml:space="preserve">Equation </w:t>
      </w:r>
      <w:r w:rsidR="001A7D5D">
        <w:t>11</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4ADD87BE" w:rsidR="005455AE" w:rsidRDefault="00846800" w:rsidP="00492B4B">
      <w:pPr>
        <w:spacing w:before="0" w:after="0"/>
      </w:pPr>
      <w:r>
        <w:t>There are 2</w:t>
      </w:r>
      <w:r w:rsidR="00273376">
        <w:t>1</w:t>
      </w:r>
      <w:r>
        <w:t xml:space="preserve"> distinct stocks of Chinook salmon in Puget Sound</w:t>
      </w:r>
      <w:r w:rsidR="00617D09">
        <w:t xml:space="preserve"> (Ward et al. 2015)</w:t>
      </w:r>
      <w:r>
        <w:t xml:space="preserve">,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972462">
        <w:t>C</w:t>
      </w:r>
      <w:r w:rsidR="00346A54">
        <w:t>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 xml:space="preserve">eous mortality rates </w:t>
      </w:r>
      <w:r w:rsidR="00972462">
        <w:t>were estimated as</w:t>
      </w:r>
      <w:r w:rsidR="00EF77A7">
        <w:t xml:space="preserv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rsidR="002F5641">
        <w:t xml:space="preserve">While these estimates are lower than the Chinook Fishery and Assessment Model (FRAM, </w:t>
      </w:r>
      <w:r w:rsidR="0093340A" w:rsidRPr="001E4BC1">
        <w:t>Clemons et al. 2006</w:t>
      </w:r>
      <w:r w:rsidR="002F5641">
        <w:t>), o</w:t>
      </w:r>
      <w:r>
        <w:t xml:space="preserve">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the large increases in the </w:t>
      </w:r>
      <w:proofErr w:type="spellStart"/>
      <w:r w:rsidR="00856F28">
        <w:t>pinniped</w:t>
      </w:r>
      <w:proofErr w:type="spellEnd"/>
      <w:r w:rsidR="00856F28">
        <w:t xml:space="preserve"> populations within Puget Sound</w:t>
      </w:r>
      <w:r w:rsidR="009A50B1">
        <w:t>, and treat the Chinook salmon population in Puget Sound as a single stock</w:t>
      </w:r>
      <w:r w:rsidR="00EF77A7">
        <w:t>.</w:t>
      </w:r>
      <w:r w:rsidR="00856F28">
        <w:t xml:space="preserve">  </w:t>
      </w:r>
      <w:r w:rsidR="000B0E28">
        <w:t>We assume</w:t>
      </w:r>
      <w:r w:rsidR="00E41171">
        <w:t>d</w:t>
      </w:r>
      <w:r w:rsidR="000B0E28">
        <w:t xml:space="preserv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ocean ages 1, 2, 3, 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 xml:space="preserve">From </w:t>
      </w:r>
      <w:r w:rsidR="003B2470">
        <w:t>these survival and proportion-at-age estimates</w:t>
      </w:r>
      <w:r w:rsidR="002843CE">
        <w:t>,</w:t>
      </w:r>
      <w:r w:rsidR="000B0E28">
        <w:t xml:space="preserve"> </w:t>
      </w:r>
      <w:r w:rsidR="00856F28">
        <w:t xml:space="preserve">the average 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For our forward projection model, we assume</w:t>
      </w:r>
      <w:r w:rsidR="002F5641">
        <w:t>d</w:t>
      </w:r>
      <w:r w:rsidR="001B5B16">
        <w:t xml:space="preserve"> these ratios </w:t>
      </w:r>
      <w:r w:rsidR="002F5641">
        <w:t xml:space="preserve">were </w:t>
      </w:r>
      <w:r w:rsidR="001B5B16">
        <w:t xml:space="preserve">constant for </w:t>
      </w:r>
      <w:r w:rsidR="0005458E">
        <w:t xml:space="preserve">each </w:t>
      </w:r>
      <w:r w:rsidR="001B5B16">
        <w:t>cohort and year.</w:t>
      </w:r>
    </w:p>
    <w:p w14:paraId="6C04F878" w14:textId="08D8191D" w:rsidR="005564EA" w:rsidRDefault="005564EA" w:rsidP="005564EA">
      <w:pPr>
        <w:pStyle w:val="Heading2"/>
        <w:spacing w:before="0"/>
      </w:pPr>
      <w:r>
        <w:lastRenderedPageBreak/>
        <w:t>Sensitivity analysis</w:t>
      </w:r>
    </w:p>
    <w:p w14:paraId="72DDC9CA" w14:textId="5C1152B7" w:rsidR="00A47A9E" w:rsidRDefault="00A47A9E" w:rsidP="00A47A9E">
      <w:r>
        <w:t xml:space="preserve">We </w:t>
      </w:r>
      <w:r w:rsidR="001A075C">
        <w:t xml:space="preserve">evaluated </w:t>
      </w:r>
      <w:r w:rsidRPr="00CA74C1">
        <w:t xml:space="preserve">the sensitivity of the bioenergetics model </w:t>
      </w:r>
      <w:r w:rsidR="003629A3" w:rsidRPr="00CA74C1">
        <w:t>output</w:t>
      </w:r>
      <w:r w:rsidR="006863CE">
        <w:t xml:space="preserve"> to input parameters</w:t>
      </w:r>
      <w:r w:rsidR="001A075C">
        <w:t xml:space="preserve"> </w:t>
      </w:r>
      <w:r w:rsidR="006863CE">
        <w:t>u</w:t>
      </w:r>
      <w:r w:rsidR="00FE51C0">
        <w:t xml:space="preserve">sing </w:t>
      </w:r>
      <w:r w:rsidR="003629A3" w:rsidRPr="00FE51C0">
        <w:t>the method</w:t>
      </w:r>
      <w:r w:rsidR="00FE51C0">
        <w:t>s</w:t>
      </w:r>
      <w:r w:rsidR="003629A3" w:rsidRPr="00FE51C0">
        <w:t xml:space="preserve"> of </w:t>
      </w:r>
      <w:r w:rsidRPr="00FE51C0">
        <w:t>individual parameter perturbation (IPP) and relative partial sums of squares (RPSS) as described in</w:t>
      </w:r>
      <w:r w:rsidR="00FE51C0">
        <w:t xml:space="preserve"> Bartell et al. </w:t>
      </w:r>
      <w:r w:rsidR="00FE51C0">
        <w:fldChar w:fldCharType="begin"/>
      </w:r>
      <w:r w:rsidR="00FE51C0">
        <w:instrText xml:space="preserve"> ADDIN ZOTERO_ITEM CSL_CITATION {"citationID":"h34lda8pa","properties":{"formattedCitation":"(1986)","plainCitation":"(1986)"},"citationItems":[{"id":1145,"uris":["http://zotero.org/users/local/DW6AEAS0/items/DFHP3CNX"],"uri":["http://zotero.org/users/local/DW6AEAS0/items/DFHP3CNX"],"itemData":{"id":1145,"type":"article-journal","title":"Individual parameter perturbation and error analysis of fish bioenergetics models","container-title":"Canadian Journal of Fisheries and Aquatic Sciences","page":"160–168","volume":"43","issue":"1","source":"Google Scholar","author":[{"family":"Bartell","given":"S. M."},{"family":"Breck","given":"J. E."},{"family":"Gardner","given":"R. H."},{"family":"Brenkert","given":"A. L."}],"issued":{"date-parts":[["1986"]]}},"suppress-author":true}],"schema":"https://github.com/citation-style-language/schema/raw/master/csl-citation.json"} </w:instrText>
      </w:r>
      <w:r w:rsidR="00FE51C0">
        <w:fldChar w:fldCharType="separate"/>
      </w:r>
      <w:r w:rsidR="00FE51C0" w:rsidRPr="00FE51C0">
        <w:t>(1986)</w:t>
      </w:r>
      <w:r w:rsidR="00FE51C0">
        <w:fldChar w:fldCharType="end"/>
      </w:r>
      <w:r w:rsidR="00FE51C0">
        <w:t xml:space="preserve"> and Harvey </w:t>
      </w:r>
      <w:r w:rsidR="00FE51C0">
        <w:fldChar w:fldCharType="begin"/>
      </w:r>
      <w:r w:rsidR="00FE51C0">
        <w:instrText xml:space="preserve"> ADDIN ZOTERO_ITEM CSL_CITATION {"citationID":"1cdmtfcnhf","properties":{"formattedCitation":"(2009)","plainCitation":"(2009)"},"citationItems":[{"id":1143,"uris":["http://zotero.org/users/local/DW6AEAS0/items/445B4M79"],"uri":["http://zotero.org/users/local/DW6AEAS0/items/445B4M79"],"itemData":{"id":1143,"type":"article-journal","title":"Effects of temperature change on demersal fishes in the California Current: a bioenergetics approach","container-title":"Canadian Journal of Fisheries and Aquatic Sciences","page":"1449–1461","volume":"66","issue":"9","source":"Google Scholar","shortTitle":"Effects of temperature change on demersal fishes in the California Current","author":[{"family":"Harvey","given":"Chris J."}],"issued":{"date-parts":[["2009"]]}},"suppress-author":true}],"schema":"https://github.com/citation-style-language/schema/raw/master/csl-citation.json"} </w:instrText>
      </w:r>
      <w:r w:rsidR="00FE51C0">
        <w:fldChar w:fldCharType="separate"/>
      </w:r>
      <w:r w:rsidR="00FE51C0" w:rsidRPr="00FE51C0">
        <w:t>(2009)</w:t>
      </w:r>
      <w:r w:rsidR="00FE51C0">
        <w:fldChar w:fldCharType="end"/>
      </w:r>
      <w:r w:rsidR="006863CE">
        <w:t xml:space="preserve">.  Though our model predicts consumption for years 1970-2015, for simplicity </w:t>
      </w:r>
      <w:r w:rsidR="002A0EA0">
        <w:t>the sensitivity analysis focused</w:t>
      </w:r>
      <w:r w:rsidR="006863CE">
        <w:t xml:space="preserve"> on </w:t>
      </w:r>
      <w:r w:rsidR="006863CE" w:rsidRPr="003629A3">
        <w:t>number</w:t>
      </w:r>
      <w:r w:rsidR="006863CE">
        <w:t>s</w:t>
      </w:r>
      <w:r w:rsidR="006863CE" w:rsidRPr="003629A3">
        <w:t xml:space="preserve"> a</w:t>
      </w:r>
      <w:r w:rsidR="006863CE" w:rsidRPr="00CA74C1">
        <w:t>nd biomass of Chinook salmon consumed in 2015</w:t>
      </w:r>
      <w:r w:rsidR="009D78B6">
        <w:t>, summed over all four predators</w:t>
      </w:r>
      <w:r w:rsidR="006863CE">
        <w:t xml:space="preserve">. </w:t>
      </w:r>
      <w:r w:rsidR="006863CE" w:rsidRPr="00FE51C0">
        <w:t xml:space="preserve"> </w:t>
      </w:r>
      <w:r w:rsidR="006863CE">
        <w:t>These me</w:t>
      </w:r>
      <w:r w:rsidR="006863CE" w:rsidRPr="006C3215">
        <w:t>thods</w:t>
      </w:r>
      <w:r w:rsidR="00CA74C1" w:rsidRPr="006C3215">
        <w:t xml:space="preserve"> </w:t>
      </w:r>
      <w:r w:rsidRPr="006C3215">
        <w:t>test</w:t>
      </w:r>
      <w:r w:rsidR="00CA74C1" w:rsidRPr="006C3215">
        <w:t xml:space="preserve"> sensitivities of </w:t>
      </w:r>
      <w:r w:rsidR="00FE51C0" w:rsidRPr="006C3215">
        <w:t xml:space="preserve">model </w:t>
      </w:r>
      <w:r w:rsidR="00CA74C1" w:rsidRPr="006C3215">
        <w:t xml:space="preserve">output </w:t>
      </w:r>
      <w:r w:rsidRPr="006C3215">
        <w:t xml:space="preserve">to </w:t>
      </w:r>
      <w:r w:rsidR="00CA74C1" w:rsidRPr="006C3215">
        <w:t xml:space="preserve">model inputs CVs of </w:t>
      </w:r>
      <w:r w:rsidRPr="006C3215">
        <w:t xml:space="preserve">2%, 10% and 20%.  </w:t>
      </w:r>
      <w:r w:rsidR="006C3215" w:rsidRPr="00A03CA5">
        <w:rPr>
          <w:bCs/>
        </w:rPr>
        <w:t>IPP measures the variance in the 2015 consumption estimates after perturbing a particular parameter, and the RPSS uses multiple linear regression to measure how much of the variance in the 2015 consumption estimates can be explained by a particular input relative to all of other inputs being examined.  The sum across all the RPSS for the different model inputs being tested is equal to the R</w:t>
      </w:r>
      <w:r w:rsidR="006C3215" w:rsidRPr="00A03CA5">
        <w:rPr>
          <w:bCs/>
          <w:vertAlign w:val="superscript"/>
        </w:rPr>
        <w:t>2</w:t>
      </w:r>
      <w:r w:rsidR="006C3215" w:rsidRPr="00A03CA5">
        <w:rPr>
          <w:bCs/>
        </w:rPr>
        <w:t>.  For either the IPP or RPSS, larger values imply that a particular input leads to greater uncertainty in the model output.</w:t>
      </w:r>
      <w:r w:rsidR="007B2CEB">
        <w:t xml:space="preserve">  </w:t>
      </w:r>
      <w:r w:rsidRPr="00D33920">
        <w:t xml:space="preserve">Several of the </w:t>
      </w:r>
      <w:r w:rsidR="00B57C20" w:rsidRPr="00D33920">
        <w:t xml:space="preserve">model inputs </w:t>
      </w:r>
      <w:r w:rsidRPr="00D33920">
        <w:t>are not parameter</w:t>
      </w:r>
      <w:r w:rsidR="00B57C20" w:rsidRPr="00D33920">
        <w:t>s</w:t>
      </w:r>
      <w:r w:rsidRPr="00D33920">
        <w:t>, but a</w:t>
      </w:r>
      <w:r w:rsidR="003C3C3C">
        <w:t>re</w:t>
      </w:r>
      <w:r w:rsidRPr="00D33920">
        <w:t xml:space="preserve"> </w:t>
      </w:r>
      <w:r w:rsidR="002F5641">
        <w:t xml:space="preserve">a </w:t>
      </w:r>
      <w:r w:rsidRPr="00D33920">
        <w:t xml:space="preserve">vector of </w:t>
      </w:r>
      <w:r w:rsidR="00B57C20" w:rsidRPr="00D33920">
        <w:t xml:space="preserve">outputs from </w:t>
      </w:r>
      <w:r w:rsidR="002F2804">
        <w:t>previous</w:t>
      </w:r>
      <w:r w:rsidR="00B57C20" w:rsidRPr="00D33920">
        <w:t xml:space="preserve"> studies</w:t>
      </w:r>
      <w:r w:rsidR="003C3C3C">
        <w:rPr>
          <w:rFonts w:eastAsiaTheme="minorEastAsia"/>
        </w:rPr>
        <w:t>, and in these cases we</w:t>
      </w:r>
      <w:r w:rsidR="00B57C20">
        <w:rPr>
          <w:rFonts w:eastAsiaTheme="minorEastAsia"/>
        </w:rPr>
        <w:t xml:space="preserve"> treat</w:t>
      </w:r>
      <w:r w:rsidR="003C3C3C">
        <w:rPr>
          <w:rFonts w:eastAsiaTheme="minorEastAsia"/>
        </w:rPr>
        <w:t>ed</w:t>
      </w:r>
      <w:r w:rsidR="00B57C20">
        <w:rPr>
          <w:rFonts w:eastAsiaTheme="minorEastAsia"/>
        </w:rPr>
        <w:t xml:space="preserve"> deviations for a particular vector of model inputs as affecting all elements of the vector equally.  For example, if the random deviate </w:t>
      </w:r>
      <w:r w:rsidR="00371AE9">
        <w:rPr>
          <w:rFonts w:eastAsiaTheme="minorEastAsia"/>
        </w:rPr>
        <w:t xml:space="preserve">for </w:t>
      </w:r>
      <w:r w:rsidR="00B57C20">
        <w:rPr>
          <w:rFonts w:eastAsiaTheme="minorEastAsia"/>
        </w:rPr>
        <w:t xml:space="preserve">killer whale mass was +10% </w:t>
      </w:r>
      <w:r w:rsidR="00CA2130">
        <w:rPr>
          <w:rFonts w:eastAsiaTheme="minorEastAsia"/>
        </w:rPr>
        <w:t xml:space="preserve">for </w:t>
      </w:r>
      <w:r w:rsidR="00CA74C1">
        <w:rPr>
          <w:rFonts w:eastAsiaTheme="minorEastAsia"/>
        </w:rPr>
        <w:t>a particular simulation</w:t>
      </w:r>
      <w:r w:rsidR="00B57C20">
        <w:rPr>
          <w:rFonts w:eastAsiaTheme="minorEastAsia"/>
        </w:rPr>
        <w:t xml:space="preserve">, the </w:t>
      </w:r>
      <w:r w:rsidR="00CA2130">
        <w:rPr>
          <w:rFonts w:eastAsiaTheme="minorEastAsia"/>
        </w:rPr>
        <w:t xml:space="preserve">masses of all </w:t>
      </w:r>
      <w:r w:rsidR="00B57C20">
        <w:rPr>
          <w:rFonts w:eastAsiaTheme="minorEastAsia"/>
        </w:rPr>
        <w:t>killer whale ages would increase by +10%</w:t>
      </w:r>
      <w:r>
        <w:t xml:space="preserve">.  </w:t>
      </w:r>
      <w:r w:rsidR="00F54810">
        <w:t xml:space="preserve">We tested model sensitivity to </w:t>
      </w:r>
      <w:r w:rsidR="00FB6E2C">
        <w:t xml:space="preserve">two attributes related to salmon, length when they enter the ocean </w:t>
      </w:r>
      <w:r w:rsidR="004F3076">
        <w:t>(</w:t>
      </w:r>
      <w:proofErr w:type="spellStart"/>
      <w:r w:rsidR="004F3076">
        <w:t>smolt</w:t>
      </w:r>
      <w:proofErr w:type="spellEnd"/>
      <w:r w:rsidR="004F3076">
        <w:t xml:space="preserve"> length) </w:t>
      </w:r>
      <w:r w:rsidR="00FB6E2C">
        <w:t xml:space="preserve">and intercept for the condition factor (i.e., </w:t>
      </w:r>
      <w:r w:rsidR="004F3076">
        <w:t xml:space="preserve">salmon condition; </w:t>
      </w:r>
      <w:r w:rsidR="001A7D5D">
        <w:t>0.000011 in Equation 9</w:t>
      </w:r>
      <w:r w:rsidR="00FB6E2C">
        <w:t>)</w:t>
      </w:r>
      <w:r w:rsidR="004F3076">
        <w:t xml:space="preserve">, and five attributes related to the </w:t>
      </w:r>
      <w:proofErr w:type="spellStart"/>
      <w:r w:rsidR="00475E20">
        <w:t>pinnipeds</w:t>
      </w:r>
      <w:proofErr w:type="spellEnd"/>
      <w:r w:rsidR="004F3076">
        <w:t xml:space="preserve">: </w:t>
      </w:r>
      <w:proofErr w:type="spellStart"/>
      <w:r w:rsidR="004F3076">
        <w:t>Kl</w:t>
      </w:r>
      <w:r w:rsidR="003C3C3C">
        <w:t>ei</w:t>
      </w:r>
      <w:r w:rsidR="004F3076">
        <w:t>ber</w:t>
      </w:r>
      <w:proofErr w:type="spellEnd"/>
      <w:r w:rsidR="004F3076">
        <w:t xml:space="preserve"> multiplier (</w:t>
      </w:r>
      <m:oMath>
        <m:r>
          <w:rPr>
            <w:rFonts w:ascii="Cambria Math" w:hAnsi="Cambria Math"/>
          </w:rPr>
          <m:t>α</m:t>
        </m:r>
      </m:oMath>
      <w:r w:rsidR="004F3076">
        <w:t>), population abundanc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rsidR="004F3076">
        <w:t>), fraction of Chinook salm</w:t>
      </w:r>
      <w:r w:rsidR="001A7D5D">
        <w:t xml:space="preserve">on in the diet, </w:t>
      </w:r>
      <w:r w:rsidR="001A7D5D">
        <w:lastRenderedPageBreak/>
        <w:t>composition of a</w:t>
      </w:r>
      <w:r w:rsidR="004F3076">
        <w:t xml:space="preserve">ge-0 salmon in the diets, and </w:t>
      </w:r>
      <w:proofErr w:type="spellStart"/>
      <w:r w:rsidR="00776AB2">
        <w:t>pinniped</w:t>
      </w:r>
      <w:proofErr w:type="spellEnd"/>
      <w:r w:rsidR="00776AB2">
        <w:t xml:space="preserve"> </w:t>
      </w:r>
      <w:r w:rsidR="004F3076">
        <w:t>weight-at-age.</w:t>
      </w:r>
      <w:r w:rsidR="00475E20">
        <w:t xml:space="preserve"> Because southern resident killer whales do not target age-0 </w:t>
      </w:r>
      <w:proofErr w:type="spellStart"/>
      <w:r w:rsidR="00475E20">
        <w:t>smolts</w:t>
      </w:r>
      <w:proofErr w:type="spellEnd"/>
      <w:r w:rsidR="00475E20">
        <w:t xml:space="preserve"> and their abundance is known without error, we only examined model sensitivity to their </w:t>
      </w:r>
      <w:proofErr w:type="spellStart"/>
      <w:r w:rsidR="00475E20">
        <w:t>Kl</w:t>
      </w:r>
      <w:r w:rsidR="003C3C3C">
        <w:t>ei</w:t>
      </w:r>
      <w:r w:rsidR="00475E20">
        <w:t>ber</w:t>
      </w:r>
      <w:proofErr w:type="spellEnd"/>
      <w:r w:rsidR="00475E20">
        <w:t xml:space="preserve"> multiplier, abundance, and weight-at-age.</w:t>
      </w:r>
    </w:p>
    <w:p w14:paraId="25ABC615" w14:textId="4C153B81" w:rsidR="005564EA" w:rsidRDefault="00F95408" w:rsidP="00F16870">
      <w:r>
        <w:t>Distinct from model sensitivity, there is also substantial uncertainty in key parameters and data sources, for insta</w:t>
      </w:r>
      <w:r w:rsidR="00B156D3">
        <w:t xml:space="preserve">nce related to diet fractions, </w:t>
      </w:r>
      <w:proofErr w:type="spellStart"/>
      <w:r>
        <w:t>pinniped</w:t>
      </w:r>
      <w:proofErr w:type="spellEnd"/>
      <w:r>
        <w:t xml:space="preserve"> abundance, and bioenergetics parameters</w:t>
      </w:r>
      <w:r w:rsidR="00E153D1">
        <w:t xml:space="preserve">; </w:t>
      </w:r>
      <w:r w:rsidR="002A0EA0">
        <w:t>in many cases these uncertainties exceed the 20% CVs tested in systematic sensitivity tests such as IPP or RPSS</w:t>
      </w:r>
      <w:r>
        <w:t xml:space="preserve">. We therefore explored </w:t>
      </w:r>
      <w:r w:rsidR="00190655">
        <w:t xml:space="preserve">the </w:t>
      </w:r>
      <w:r w:rsidR="00B156D3">
        <w:t xml:space="preserve">predicted </w:t>
      </w:r>
      <w:r w:rsidR="00600048">
        <w:t>number</w:t>
      </w:r>
      <w:r w:rsidR="00847A8D">
        <w:t xml:space="preserve"> and biomass of Chinook salmon consum</w:t>
      </w:r>
      <w:r w:rsidR="00600048">
        <w:t xml:space="preserve">ed </w:t>
      </w:r>
      <w:r w:rsidR="002537E8">
        <w:t>for all years</w:t>
      </w:r>
      <w:r w:rsidR="00B156D3">
        <w:t xml:space="preserve">, varying </w:t>
      </w:r>
      <w:r w:rsidR="002A0EA0">
        <w:t xml:space="preserve">two-way combinations of </w:t>
      </w:r>
      <w:r w:rsidR="00847A8D">
        <w:t>the following model inputs</w:t>
      </w:r>
      <w:r w:rsidR="00B32DE9">
        <w:t>, each by +/- 50</w:t>
      </w:r>
      <w:proofErr w:type="gramStart"/>
      <w:r w:rsidR="00B32DE9">
        <w:t xml:space="preserve">% </w:t>
      </w:r>
      <w:r w:rsidR="00B953C1">
        <w:t>:</w:t>
      </w:r>
      <w:proofErr w:type="gramEnd"/>
      <w:r w:rsidR="00190655">
        <w:t xml:space="preserve"> </w:t>
      </w:r>
      <w:r w:rsidR="00B953C1">
        <w:t xml:space="preserve">1) </w:t>
      </w:r>
      <w:r w:rsidR="00190655">
        <w:t xml:space="preserve">the </w:t>
      </w:r>
      <w:r w:rsidR="00B953C1">
        <w:t xml:space="preserve">length of the </w:t>
      </w:r>
      <w:r w:rsidR="00FF3A6B">
        <w:t xml:space="preserve">juvenile Chinook </w:t>
      </w:r>
      <w:r w:rsidR="00391191">
        <w:t xml:space="preserve">salmon </w:t>
      </w:r>
      <w:r w:rsidR="005564EA">
        <w:t xml:space="preserve">between April and June, </w:t>
      </w:r>
      <w:r w:rsidR="00B953C1">
        <w:t xml:space="preserve">2) </w:t>
      </w:r>
      <w:r w:rsidR="005564EA">
        <w:t xml:space="preserve">the fraction of Chinook </w:t>
      </w:r>
      <w:r w:rsidR="00391191">
        <w:t xml:space="preserve">salmon </w:t>
      </w:r>
      <w:proofErr w:type="spellStart"/>
      <w:r w:rsidR="00B953C1">
        <w:t>smolts</w:t>
      </w:r>
      <w:proofErr w:type="spellEnd"/>
      <w:r w:rsidR="00B953C1">
        <w:t xml:space="preserve"> </w:t>
      </w:r>
      <w:r w:rsidR="005564EA">
        <w:t xml:space="preserve">in the predator diets, </w:t>
      </w:r>
      <w:r w:rsidR="00B953C1">
        <w:t>3)</w:t>
      </w:r>
      <w:r w:rsidR="00FF3A6B">
        <w:t xml:space="preserve"> </w:t>
      </w:r>
      <w:r w:rsidR="005564EA">
        <w:t xml:space="preserve">total </w:t>
      </w:r>
      <w:proofErr w:type="spellStart"/>
      <w:r w:rsidR="005564EA">
        <w:t>pinniped</w:t>
      </w:r>
      <w:proofErr w:type="spellEnd"/>
      <w:r w:rsidR="005564EA">
        <w:t xml:space="preserve"> abundance, and </w:t>
      </w:r>
      <w:r w:rsidR="00B953C1">
        <w:t xml:space="preserve">4) </w:t>
      </w:r>
      <w:r w:rsidR="005564EA">
        <w:t>predator activity multipliers (</w:t>
      </w:r>
      <w:r w:rsidR="005564EA">
        <w:rPr>
          <w:rFonts w:ascii="Cambria Math" w:hAnsi="Cambria Math"/>
        </w:rPr>
        <w:t>𝛼</w:t>
      </w:r>
      <w:r w:rsidR="005564EA">
        <w:t xml:space="preserve"> in Equation </w:t>
      </w:r>
      <w:r w:rsidR="0052110F">
        <w:t xml:space="preserve">3).  </w:t>
      </w:r>
      <w:r w:rsidR="003D383C">
        <w:t xml:space="preserve">When changing the fraction of </w:t>
      </w:r>
      <w:proofErr w:type="spellStart"/>
      <w:r w:rsidR="003D383C">
        <w:t>smolts</w:t>
      </w:r>
      <w:proofErr w:type="spellEnd"/>
      <w:r w:rsidR="003D383C">
        <w:t xml:space="preserve"> in the predator diets, we assumed that </w:t>
      </w:r>
      <w:r w:rsidR="00D251B3">
        <w:t xml:space="preserve">the </w:t>
      </w:r>
      <w:r w:rsidR="003D383C">
        <w:t xml:space="preserve">difference was applied evenly over the other Chinook </w:t>
      </w:r>
      <w:r w:rsidR="00391191">
        <w:t xml:space="preserve">salmon </w:t>
      </w:r>
      <w:r w:rsidR="003D383C">
        <w:t>age classes.  For instance, a 50% decrease in harbor seal</w:t>
      </w:r>
      <w:r w:rsidR="006A7CD5">
        <w:t xml:space="preserve"> </w:t>
      </w:r>
      <w:proofErr w:type="spellStart"/>
      <w:r w:rsidR="006A7CD5">
        <w:t>smolt</w:t>
      </w:r>
      <w:proofErr w:type="spellEnd"/>
      <w:r w:rsidR="006A7CD5">
        <w:t xml:space="preserve"> fraction from 31% to 16% results</w:t>
      </w:r>
      <w:r w:rsidR="003D383C">
        <w:t xml:space="preserve"> in a 4% increase in the diet fractions of the other </w:t>
      </w:r>
      <w:r w:rsidR="00F13004">
        <w:t xml:space="preserve">four </w:t>
      </w:r>
      <w:r w:rsidR="003D383C">
        <w:t>Chinook</w:t>
      </w:r>
      <w:r w:rsidR="00391191">
        <w:t xml:space="preserve"> salmon</w:t>
      </w:r>
      <w:r w:rsidR="003D383C">
        <w:t xml:space="preserve"> ages.  </w:t>
      </w:r>
    </w:p>
    <w:p w14:paraId="02985DC1" w14:textId="77777777" w:rsidR="005455AE" w:rsidRPr="002D7FF6" w:rsidRDefault="00EF77A7" w:rsidP="00492B4B">
      <w:pPr>
        <w:pStyle w:val="Heading1"/>
        <w:spacing w:before="0"/>
      </w:pPr>
      <w:bookmarkStart w:id="13" w:name="results"/>
      <w:bookmarkEnd w:id="13"/>
      <w:r w:rsidRPr="002D7FF6">
        <w:t>Results</w:t>
      </w:r>
    </w:p>
    <w:p w14:paraId="2A516D63" w14:textId="77777777" w:rsidR="005455AE" w:rsidRPr="00D40E2C" w:rsidRDefault="00EF77A7" w:rsidP="00492B4B">
      <w:pPr>
        <w:pStyle w:val="Heading2"/>
        <w:spacing w:before="0"/>
      </w:pPr>
      <w:bookmarkStart w:id="14" w:name="daily-consumption-rates"/>
      <w:bookmarkEnd w:id="14"/>
      <w:r w:rsidRPr="00D40E2C">
        <w:t>Daily consumption rates</w:t>
      </w:r>
    </w:p>
    <w:p w14:paraId="129FAD01" w14:textId="1FB54964" w:rsidR="00EC5813" w:rsidRPr="00350BB6" w:rsidRDefault="007E1979" w:rsidP="00350BB6">
      <w:pPr>
        <w:rPr>
          <w:b/>
          <w:i/>
        </w:rPr>
      </w:pPr>
      <w:r>
        <w:t xml:space="preserve">The daily energetic demands for male and female predators in </w:t>
      </w:r>
      <w:r w:rsidR="00D251B3">
        <w:t xml:space="preserve">Washington state </w:t>
      </w:r>
      <w:r>
        <w:t xml:space="preserve">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r w:rsidR="002724CE">
        <w:fldChar w:fldCharType="begin"/>
      </w:r>
      <w:r w:rsidR="002724CE">
        <w:instrText xml:space="preserve"> REF _Ref444596282 </w:instrText>
      </w:r>
      <w:r w:rsidR="002724CE">
        <w:fldChar w:fldCharType="separate"/>
      </w:r>
      <w:r w:rsidR="00731691">
        <w:t xml:space="preserve">Table </w:t>
      </w:r>
      <w:r w:rsidR="00731691">
        <w:rPr>
          <w:noProof/>
        </w:rPr>
        <w:t>6</w:t>
      </w:r>
      <w:r w:rsidR="002724CE">
        <w:rPr>
          <w:noProof/>
        </w:rPr>
        <w:fldChar w:fldCharType="end"/>
      </w:r>
      <w:r>
        <w:t xml:space="preserve">).  </w:t>
      </w:r>
      <w:r w:rsidR="000C2FD4" w:rsidRPr="00350BB6">
        <w:t xml:space="preserve">The peak period of </w:t>
      </w:r>
      <w:r w:rsidR="000C2FD4" w:rsidRPr="00350BB6">
        <w:lastRenderedPageBreak/>
        <w:t xml:space="preserve">occupancy within inland waters varies among predators (Figure A-3), thus estimates of the average number of juvenile Chinook salmon consumed daily by </w:t>
      </w:r>
      <w:proofErr w:type="spellStart"/>
      <w:r w:rsidR="000C2FD4" w:rsidRPr="00350BB6">
        <w:t>pinnipeds</w:t>
      </w:r>
      <w:proofErr w:type="spellEnd"/>
      <w:r w:rsidR="000C2FD4" w:rsidRPr="00350BB6">
        <w:t xml:space="preserve"> is affected by the growth of Chinook salmon throughout the year.  Based on their period of peak occupancy within inland waters, </w:t>
      </w:r>
      <w:r w:rsidR="00A96D2C">
        <w:t xml:space="preserve">numbers consumed </w:t>
      </w:r>
      <w:r w:rsidR="000C2FD4" w:rsidRPr="00350BB6">
        <w:t xml:space="preserve">ranged from 0.24 individual fish for male California sea lions during the winter months, to 5.4 </w:t>
      </w:r>
      <w:proofErr w:type="spellStart"/>
      <w:r w:rsidR="000C2FD4" w:rsidRPr="00350BB6">
        <w:t>smolts</w:t>
      </w:r>
      <w:proofErr w:type="spellEnd"/>
      <w:r w:rsidR="000C2FD4" w:rsidRPr="00350BB6">
        <w:t xml:space="preserve"> per day for male and female harbor seals during the spring and summer months (</w:t>
      </w:r>
      <w:r w:rsidR="000C2FD4" w:rsidRPr="00350BB6">
        <w:fldChar w:fldCharType="begin"/>
      </w:r>
      <w:r w:rsidR="000C2FD4" w:rsidRPr="00350BB6">
        <w:instrText xml:space="preserve"> REF _Ref444596282 \h  \* MERGEFORMAT </w:instrText>
      </w:r>
      <w:r w:rsidR="000C2FD4" w:rsidRPr="00350BB6">
        <w:fldChar w:fldCharType="separate"/>
      </w:r>
      <w:r w:rsidR="000C2FD4" w:rsidRPr="00350BB6">
        <w:t xml:space="preserve">Table </w:t>
      </w:r>
      <w:r w:rsidR="000C2FD4" w:rsidRPr="00350BB6">
        <w:rPr>
          <w:noProof/>
        </w:rPr>
        <w:t>6</w:t>
      </w:r>
      <w:r w:rsidR="000C2FD4" w:rsidRPr="00350BB6">
        <w:fldChar w:fldCharType="end"/>
      </w:r>
      <w:r w:rsidR="000C2FD4" w:rsidRPr="00350BB6">
        <w:t>).</w:t>
      </w:r>
      <w:r w:rsidR="00EF77A7">
        <w:t xml:space="preserve"> The daily consumption </w:t>
      </w:r>
      <w:r w:rsidR="007627AF">
        <w:t xml:space="preserve">of </w:t>
      </w:r>
      <w:r w:rsidR="000E6978">
        <w:t xml:space="preserve">adult Chinook </w:t>
      </w:r>
      <w:r w:rsidR="00391191">
        <w:t>salmon</w:t>
      </w:r>
      <w:r w:rsidR="009B779C">
        <w:t xml:space="preserve"> (not including adult equivalents)</w:t>
      </w:r>
      <w:r w:rsidR="00391191">
        <w:t xml:space="preserve"> </w:t>
      </w:r>
      <w:r w:rsidR="000E6978">
        <w:t>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 xml:space="preserve">consistently higher than females because of </w:t>
      </w:r>
      <w:r w:rsidR="009B779C">
        <w:t>sexual dimorphism</w:t>
      </w:r>
      <w:r>
        <w:t xml:space="preserve">. </w:t>
      </w:r>
      <w:r w:rsidR="00D251B3">
        <w:t xml:space="preserve"> E</w:t>
      </w:r>
      <w:r w:rsidR="000E6978">
        <w:t>xception</w:t>
      </w:r>
      <w:r w:rsidR="006B3C73">
        <w:t>s</w:t>
      </w:r>
      <w:r w:rsidR="000E6978">
        <w:t xml:space="preserve"> </w:t>
      </w:r>
      <w:r w:rsidR="006B3C73">
        <w:t xml:space="preserve">were </w:t>
      </w:r>
      <w:r w:rsidR="00D251B3">
        <w:t>tha</w:t>
      </w:r>
      <w:r w:rsidR="00862207">
        <w:t>t</w:t>
      </w:r>
      <w:r>
        <w:t xml:space="preserve"> </w:t>
      </w:r>
      <w:r w:rsidR="00F423D7">
        <w:t xml:space="preserve">peak </w:t>
      </w:r>
      <w:r>
        <w:t xml:space="preserve">energetic demands of female harbor </w:t>
      </w:r>
      <w:r w:rsidR="007627AF">
        <w:t xml:space="preserve">seals </w:t>
      </w:r>
      <w:r>
        <w:t>d</w:t>
      </w:r>
      <w:r w:rsidR="000E6978">
        <w:t>uring lactation and pup rearing</w:t>
      </w:r>
      <w:r w:rsidR="00862207">
        <w:t xml:space="preserve"> were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15" w:name="annual-consumption-rates"/>
      <w:bookmarkStart w:id="16" w:name="comparing-numbers-to-biomass-consumed"/>
      <w:bookmarkEnd w:id="15"/>
      <w:bookmarkEnd w:id="16"/>
      <w:r w:rsidRPr="00D40E2C">
        <w:t>Comparing numbers to biomass consumed</w:t>
      </w:r>
    </w:p>
    <w:p w14:paraId="069308C8" w14:textId="787EC4FC"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w:t>
      </w:r>
      <w:r w:rsidR="00F73B3E">
        <w:t>s</w:t>
      </w:r>
      <w:r>
        <w:t xml:space="preserve"> </w:t>
      </w:r>
      <w:r w:rsidR="00F1527F">
        <w:t xml:space="preserve">showed </w:t>
      </w:r>
      <w:r>
        <w:t xml:space="preserve">considerable differences depending on whether </w:t>
      </w:r>
      <w:r w:rsidR="00130F69">
        <w:t>the unit of currency is</w:t>
      </w:r>
      <w:r>
        <w:t xml:space="preserve"> numbers (</w:t>
      </w:r>
      <w:r w:rsidR="002724CE">
        <w:fldChar w:fldCharType="begin"/>
      </w:r>
      <w:r w:rsidR="002724CE">
        <w:instrText xml:space="preserve"> REF _Ref444604249 </w:instrText>
      </w:r>
      <w:r w:rsidR="002724CE">
        <w:fldChar w:fldCharType="separate"/>
      </w:r>
      <w:r w:rsidR="00731691">
        <w:t xml:space="preserve">Figure </w:t>
      </w:r>
      <w:r w:rsidR="00731691">
        <w:rPr>
          <w:noProof/>
        </w:rPr>
        <w:t>1</w:t>
      </w:r>
      <w:r w:rsidR="002724CE">
        <w:rPr>
          <w:noProof/>
        </w:rPr>
        <w:fldChar w:fldCharType="end"/>
      </w:r>
      <w:r>
        <w:t xml:space="preserve">, </w:t>
      </w:r>
      <w:r w:rsidR="00F559E2">
        <w:t>left</w:t>
      </w:r>
      <w:r>
        <w:t>) or biomass (</w:t>
      </w:r>
      <w:r w:rsidR="002724CE">
        <w:fldChar w:fldCharType="begin"/>
      </w:r>
      <w:r w:rsidR="002724CE">
        <w:instrText xml:space="preserve"> REF _Ref444604249 </w:instrText>
      </w:r>
      <w:r w:rsidR="002724CE">
        <w:fldChar w:fldCharType="separate"/>
      </w:r>
      <w:r w:rsidR="00731691">
        <w:t xml:space="preserve">Figure </w:t>
      </w:r>
      <w:r w:rsidR="00731691">
        <w:rPr>
          <w:noProof/>
        </w:rPr>
        <w:t>1</w:t>
      </w:r>
      <w:r w:rsidR="002724CE">
        <w:rPr>
          <w:noProof/>
        </w:rPr>
        <w:fldChar w:fldCharType="end"/>
      </w:r>
      <w:r>
        <w:t xml:space="preserve">, </w:t>
      </w:r>
      <w:r w:rsidR="00F559E2">
        <w:t>right</w:t>
      </w:r>
      <w:r>
        <w:t xml:space="preserve">). </w:t>
      </w:r>
      <w:r w:rsidR="000E6978">
        <w:t>Summed across all seasons, b</w:t>
      </w:r>
      <w:r>
        <w:t xml:space="preserve">eginning in 1970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rsidR="00391191">
        <w:t xml:space="preserve"> salmon</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w:t>
      </w:r>
      <w:r w:rsidR="003925E0">
        <w:t>3</w:t>
      </w:r>
      <w:r>
        <w:t>,</w:t>
      </w:r>
      <w:r w:rsidR="003925E0">
        <w:t>2</w:t>
      </w:r>
      <w:r>
        <w:t xml:space="preserve">00 </w:t>
      </w:r>
      <w:r w:rsidR="00FA4A13">
        <w:t>Chinook</w:t>
      </w:r>
      <w:r>
        <w:t xml:space="preserve"> </w:t>
      </w:r>
      <w:r w:rsidR="00391191">
        <w:t xml:space="preserve">salmon </w:t>
      </w:r>
      <w:r w:rsidR="002237E2">
        <w:t xml:space="preserve">estimated to be </w:t>
      </w:r>
      <w:r>
        <w:t>consumed by killer whales.</w:t>
      </w:r>
      <w:r w:rsidR="00FA4A13">
        <w:t xml:space="preserve">  </w:t>
      </w:r>
      <w:r w:rsidR="00862207">
        <w:t>One of our sensitivity tests included</w:t>
      </w:r>
      <w:r w:rsidR="00A30AC1">
        <w:t xml:space="preserve"> </w:t>
      </w:r>
      <w:r w:rsidR="00F559E2">
        <w:t xml:space="preserve">a </w:t>
      </w:r>
      <w:r w:rsidR="00A30AC1">
        <w:t xml:space="preserve">scenario </w:t>
      </w:r>
      <w:r w:rsidR="00F559E2">
        <w:t xml:space="preserve">in which </w:t>
      </w:r>
      <w:r w:rsidR="00A30AC1">
        <w:lastRenderedPageBreak/>
        <w:t>harbor seal populations declined by 4% annually</w:t>
      </w:r>
      <w:r w:rsidR="00DB65D9">
        <w:t xml:space="preserve"> after 1999</w:t>
      </w:r>
      <w:r w:rsidR="00862207">
        <w:t xml:space="preserve"> – this </w:t>
      </w:r>
      <w:r w:rsidR="00D91D6A">
        <w:t>resul</w:t>
      </w:r>
      <w:r w:rsidR="00862207">
        <w:t>ts</w:t>
      </w:r>
      <w:r w:rsidR="00D91D6A">
        <w:t xml:space="preserve"> in </w:t>
      </w:r>
      <w:r w:rsidR="0051183C">
        <w:t xml:space="preserve">a </w:t>
      </w:r>
      <w:r w:rsidR="00D91D6A">
        <w:t xml:space="preserve">decline in total </w:t>
      </w:r>
      <w:r w:rsidR="00862207">
        <w:t xml:space="preserve">harbor seal </w:t>
      </w:r>
      <w:r w:rsidR="00D91D6A">
        <w:t xml:space="preserve">Chinook salmon consumption in 2015 to 4.1 million </w:t>
      </w:r>
      <w:r w:rsidR="004C3CF9">
        <w:t>individuals (Appendix Figure A-5</w:t>
      </w:r>
      <w:r w:rsidR="00D91D6A">
        <w:t xml:space="preserve">).  </w:t>
      </w:r>
      <w:r w:rsidR="00345C9C">
        <w:t xml:space="preserve">In 2015, estimated consumption of </w:t>
      </w:r>
      <w:r w:rsidR="00862207">
        <w:t xml:space="preserve">numbers of </w:t>
      </w:r>
      <w:r w:rsidR="00345C9C">
        <w:t>Chinook salmon by Steller and California sea lions was closer to that of killer whales</w:t>
      </w:r>
      <w:r w:rsidR="007D538F">
        <w:t>,</w:t>
      </w:r>
      <w:r w:rsidR="00E33B4C">
        <w:t xml:space="preserve"> </w:t>
      </w:r>
      <w:r w:rsidR="007D538F">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862207">
        <w:t xml:space="preserve">Because the killer whale population has remained relatively constant over the last 40 years, the </w:t>
      </w:r>
      <w:r w:rsidR="004B6788">
        <w:t xml:space="preserve">estimated </w:t>
      </w:r>
      <w:r w:rsidR="004C3CF9">
        <w:t xml:space="preserve">annual </w:t>
      </w:r>
      <w:r w:rsidR="00467FA4">
        <w:t xml:space="preserve">biomass of Chinook salmon consumed has </w:t>
      </w:r>
      <w:r w:rsidR="009E4D66">
        <w:t>also remained nearly constant</w:t>
      </w:r>
      <w:r w:rsidR="00467FA4">
        <w:t xml:space="preserve">, ranging from </w:t>
      </w:r>
      <w:r w:rsidR="004C3CF9">
        <w:t xml:space="preserve">576 </w:t>
      </w:r>
      <w:r w:rsidR="00467FA4">
        <w:t xml:space="preserve">to </w:t>
      </w:r>
      <w:r w:rsidR="004C3CF9">
        <w:t>567</w:t>
      </w:r>
      <w:r w:rsidR="00F559E2">
        <w:t xml:space="preserve"> </w:t>
      </w:r>
      <w:r w:rsidR="00467FA4">
        <w:t>metric tons between 1970 and 2015</w:t>
      </w:r>
      <w:r w:rsidR="009E4D66">
        <w:t>. Over this same time period,</w:t>
      </w:r>
      <w:r w:rsidR="004172A9">
        <w:t xml:space="preserve"> the </w:t>
      </w:r>
      <w:r w:rsidR="004B6788">
        <w:t xml:space="preserve">estimated </w:t>
      </w:r>
      <w:r w:rsidR="004172A9">
        <w:t xml:space="preserve">consumption by </w:t>
      </w:r>
      <w:proofErr w:type="spellStart"/>
      <w:r w:rsidR="004172A9">
        <w:t>pinnipeds</w:t>
      </w:r>
      <w:proofErr w:type="spellEnd"/>
      <w:r w:rsidR="004172A9">
        <w:t xml:space="preserve">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9E4D66">
        <w:t>consumed</w:t>
      </w:r>
      <w:r w:rsidR="009E4D66" w:rsidRPr="0092400F">
        <w:t xml:space="preserve"> </w:t>
      </w:r>
      <w:r w:rsidR="008F65EC" w:rsidRPr="0092400F">
        <w:t xml:space="preserve">by </w:t>
      </w:r>
      <w:r w:rsidR="00467FA4" w:rsidRPr="0092400F">
        <w:t>killer whale</w:t>
      </w:r>
      <w:r w:rsidR="008F65EC" w:rsidRPr="0092400F">
        <w:t>s</w:t>
      </w:r>
      <w:r w:rsidR="00467FA4" w:rsidRPr="0092400F">
        <w:t xml:space="preserve"> </w:t>
      </w:r>
      <w:r w:rsidR="00D6110A" w:rsidRPr="0092400F">
        <w:t xml:space="preserve">to </w:t>
      </w:r>
      <w:proofErr w:type="spellStart"/>
      <w:r w:rsidR="00467FA4" w:rsidRPr="0092400F">
        <w:t>pinniped</w:t>
      </w:r>
      <w:r w:rsidR="008F65EC" w:rsidRPr="0092400F">
        <w:t>s</w:t>
      </w:r>
      <w:proofErr w:type="spellEnd"/>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08CD5540" w:rsidR="00141126" w:rsidRDefault="009E4D66" w:rsidP="00492B4B">
      <w:pPr>
        <w:spacing w:before="0" w:after="0"/>
      </w:pPr>
      <w:r>
        <w:t>In inland Washington State waters, k</w:t>
      </w:r>
      <w:r w:rsidR="00141126">
        <w:t xml:space="preserve">iller whales are nearly absent during the </w:t>
      </w:r>
      <w:r w:rsidR="00864220">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metric tons</w:t>
      </w:r>
      <w:r w:rsidR="00864220">
        <w:t xml:space="preserve"> during the fall and winter</w:t>
      </w:r>
      <w:r>
        <w:t xml:space="preserve"> (Fig</w:t>
      </w:r>
      <w:r w:rsidR="0051183C">
        <w:t>ure</w:t>
      </w:r>
      <w:r>
        <w:t xml:space="preserve"> 1)</w:t>
      </w:r>
      <w:r w:rsidR="00141126">
        <w:t>.  Conversely, sea lion abundance peaks during the fall and winter months</w:t>
      </w:r>
      <w:r>
        <w:t xml:space="preserve"> (when killer whales are rarely present in large numbers)</w:t>
      </w:r>
      <w:r w:rsidR="00141126">
        <w:t>,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xml:space="preserve">.  </w:t>
      </w:r>
      <w:r w:rsidR="000A0DAF">
        <w:t xml:space="preserve">Harbor seals are </w:t>
      </w:r>
      <w:r>
        <w:t xml:space="preserve">year-round residents, </w:t>
      </w:r>
      <w:r w:rsidR="000A0DAF">
        <w:t xml:space="preserve">and </w:t>
      </w:r>
      <w:r>
        <w:t>th</w:t>
      </w:r>
      <w:r w:rsidR="000A0DAF">
        <w:t>eir</w:t>
      </w:r>
      <w:r>
        <w:t xml:space="preserve"> consumption of </w:t>
      </w:r>
      <w:r w:rsidR="000A0DAF">
        <w:t xml:space="preserve">Chinook salmon </w:t>
      </w:r>
      <w:r w:rsidR="00141126">
        <w:t xml:space="preserve">is </w:t>
      </w:r>
      <w:r w:rsidR="00CC173B">
        <w:t xml:space="preserve">evenly </w:t>
      </w:r>
      <w:r w:rsidR="00141126">
        <w:t>distributed</w:t>
      </w:r>
      <w:r w:rsidR="000A0DAF">
        <w:t xml:space="preserve"> throughout the year</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2A0D02DE" w14:textId="77777777" w:rsidR="00614862" w:rsidRDefault="00614862" w:rsidP="00614862">
      <w:pPr>
        <w:spacing w:before="0" w:after="0"/>
        <w:ind w:firstLine="0"/>
        <w:rPr>
          <w:b/>
        </w:rPr>
      </w:pPr>
      <w:bookmarkStart w:id="17" w:name="genetic-verses-frequency-of-occurence-di"/>
      <w:bookmarkStart w:id="18" w:name="harbor-seal-effects-on-future-returns"/>
      <w:bookmarkEnd w:id="17"/>
      <w:bookmarkEnd w:id="18"/>
      <w:r w:rsidRPr="00F16870">
        <w:rPr>
          <w:b/>
        </w:rPr>
        <w:t>Sensitivity analysis</w:t>
      </w:r>
    </w:p>
    <w:p w14:paraId="5C1D0745" w14:textId="22A1BF70" w:rsidR="00A90C74" w:rsidRPr="00D33920" w:rsidRDefault="00371AE9" w:rsidP="00614862">
      <w:pPr>
        <w:spacing w:before="0" w:after="0"/>
        <w:ind w:firstLine="0"/>
      </w:pPr>
      <w:r>
        <w:rPr>
          <w:b/>
        </w:rPr>
        <w:lastRenderedPageBreak/>
        <w:tab/>
      </w:r>
      <w:r w:rsidR="00D61625">
        <w:t>T</w:t>
      </w:r>
      <w:r>
        <w:t xml:space="preserve">he </w:t>
      </w:r>
      <w:r w:rsidR="00E07347">
        <w:t xml:space="preserve">systematic </w:t>
      </w:r>
      <w:r>
        <w:t xml:space="preserve">IPP </w:t>
      </w:r>
      <w:r w:rsidR="00D51E00">
        <w:t xml:space="preserve">(Figure </w:t>
      </w:r>
      <w:r w:rsidR="0051183C">
        <w:t>2</w:t>
      </w:r>
      <w:r w:rsidR="00D51E00">
        <w:t xml:space="preserve">) </w:t>
      </w:r>
      <w:r>
        <w:t xml:space="preserve">and RPSS </w:t>
      </w:r>
      <w:r w:rsidR="000571F8">
        <w:t xml:space="preserve">(Figure </w:t>
      </w:r>
      <w:r w:rsidR="00B07690">
        <w:t>3</w:t>
      </w:r>
      <w:r w:rsidR="00D51E00">
        <w:t xml:space="preserve">) </w:t>
      </w:r>
      <w:r>
        <w:t>sensitivity tests</w:t>
      </w:r>
      <w:r w:rsidR="00D61625">
        <w:t xml:space="preserve"> identified that model predictions of</w:t>
      </w:r>
      <w:r>
        <w:t xml:space="preserve"> the numbers of Chinook salmon consumed in 2015 </w:t>
      </w:r>
      <w:r w:rsidR="0076745C">
        <w:t>were</w:t>
      </w:r>
      <w:r>
        <w:t xml:space="preserve"> most sensitive to </w:t>
      </w:r>
      <w:proofErr w:type="spellStart"/>
      <w:r>
        <w:t>smolt</w:t>
      </w:r>
      <w:proofErr w:type="spellEnd"/>
      <w:r>
        <w:t xml:space="preserve"> length</w:t>
      </w:r>
      <w:r w:rsidR="001215BB">
        <w:t>, and the prediction</w:t>
      </w:r>
      <w:r w:rsidR="0076745C">
        <w:t>s</w:t>
      </w:r>
      <w:r w:rsidR="001215BB">
        <w:t xml:space="preserve"> of biomas</w:t>
      </w:r>
      <w:r w:rsidR="0076745C">
        <w:t>s consumed were</w:t>
      </w:r>
      <w:r w:rsidR="001215BB">
        <w:t xml:space="preserve"> most sensitive to </w:t>
      </w:r>
      <w:r w:rsidR="00D51E00">
        <w:t>the intercept for Chinook salmon condition factor</w:t>
      </w:r>
      <w:r w:rsidR="001C3DA9">
        <w:t xml:space="preserve"> (</w:t>
      </w:r>
      <w:r w:rsidR="00987961">
        <w:t xml:space="preserve">green bars </w:t>
      </w:r>
      <w:r w:rsidR="001215BB">
        <w:t xml:space="preserve">in </w:t>
      </w:r>
      <w:r w:rsidR="00586955">
        <w:t xml:space="preserve">Figures </w:t>
      </w:r>
      <w:r w:rsidR="0051183C">
        <w:t>2</w:t>
      </w:r>
      <w:r w:rsidR="001C3DA9">
        <w:t>)</w:t>
      </w:r>
      <w:r w:rsidR="00D51E00">
        <w:t xml:space="preserve">.  </w:t>
      </w:r>
      <w:r w:rsidR="00233267">
        <w:t xml:space="preserve">Model predictions </w:t>
      </w:r>
      <w:r w:rsidR="009A2ECE">
        <w:t>were</w:t>
      </w:r>
      <w:r w:rsidR="009E4D66">
        <w:t xml:space="preserve"> </w:t>
      </w:r>
      <w:r w:rsidR="000B4854">
        <w:t xml:space="preserve">more </w:t>
      </w:r>
      <w:r w:rsidR="00D51E00">
        <w:t xml:space="preserve">sensitive to </w:t>
      </w:r>
      <w:r w:rsidR="003A3116">
        <w:t xml:space="preserve">parameterization of </w:t>
      </w:r>
      <w:r w:rsidR="00D51E00">
        <w:t>harbor seal</w:t>
      </w:r>
      <w:r w:rsidR="009E4D66">
        <w:t xml:space="preserve">s </w:t>
      </w:r>
      <w:r w:rsidR="009A2ECE">
        <w:t>than they we</w:t>
      </w:r>
      <w:r w:rsidR="003A3116">
        <w:t xml:space="preserve">re </w:t>
      </w:r>
      <w:r w:rsidR="00233267">
        <w:t>to parameterization of</w:t>
      </w:r>
      <w:r w:rsidR="003A3116">
        <w:t xml:space="preserve"> other </w:t>
      </w:r>
      <w:r w:rsidR="009E4D66">
        <w:t>marine mammal predators</w:t>
      </w:r>
      <w:r w:rsidR="004A0839">
        <w:t xml:space="preserve">. However, </w:t>
      </w:r>
      <w:r w:rsidR="00E16385">
        <w:t xml:space="preserve">total </w:t>
      </w:r>
      <w:r w:rsidR="00D26E19">
        <w:t>b</w:t>
      </w:r>
      <w:r w:rsidR="008A41B7">
        <w:t xml:space="preserve">iomass consumed </w:t>
      </w:r>
      <w:r w:rsidR="00E16385">
        <w:t>respond</w:t>
      </w:r>
      <w:r w:rsidR="009A2ECE">
        <w:t>ed</w:t>
      </w:r>
      <w:r w:rsidR="00E16385">
        <w:t xml:space="preserve"> substantially when parameter</w:t>
      </w:r>
      <w:r w:rsidR="004A0839">
        <w:t>s</w:t>
      </w:r>
      <w:r w:rsidR="00D26E19">
        <w:t xml:space="preserve"> for </w:t>
      </w:r>
      <w:r w:rsidR="00D51E00">
        <w:t>killer whale</w:t>
      </w:r>
      <w:r w:rsidR="00BD0C3D">
        <w:t>s</w:t>
      </w:r>
      <w:r w:rsidR="00E16385">
        <w:t xml:space="preserve"> </w:t>
      </w:r>
      <w:r w:rsidR="009A2ECE">
        <w:t>had</w:t>
      </w:r>
      <w:r w:rsidR="00E16385">
        <w:t xml:space="preserve"> a high CV of 20% </w:t>
      </w:r>
      <w:r w:rsidR="00586955">
        <w:t xml:space="preserve">(grey bars in Figures </w:t>
      </w:r>
      <w:r w:rsidR="0051183C">
        <w:t>2</w:t>
      </w:r>
      <w:r w:rsidR="00B07690">
        <w:t xml:space="preserve"> and 3</w:t>
      </w:r>
      <w:r w:rsidR="00D51E00">
        <w:t>)</w:t>
      </w:r>
      <w:r w:rsidR="00E16385">
        <w:t xml:space="preserve">. </w:t>
      </w:r>
    </w:p>
    <w:p w14:paraId="4719E708" w14:textId="56ECA495" w:rsidR="0093188D" w:rsidRPr="0096086A" w:rsidRDefault="00AA73DD" w:rsidP="00626569">
      <w:pPr>
        <w:spacing w:before="0" w:after="0"/>
      </w:pPr>
      <w:r>
        <w:t xml:space="preserve">The </w:t>
      </w:r>
      <w:r w:rsidR="00E705B7">
        <w:t xml:space="preserve">effects of uncertainty in </w:t>
      </w:r>
      <w:r w:rsidR="00E07347">
        <w:t xml:space="preserve">key </w:t>
      </w:r>
      <w:r w:rsidR="00E705B7">
        <w:t xml:space="preserve">inputs and data </w:t>
      </w:r>
      <w:r>
        <w:t xml:space="preserve">is </w:t>
      </w:r>
      <w:r w:rsidR="00E74E11">
        <w:t xml:space="preserve">shown as </w:t>
      </w:r>
      <w:r>
        <w:t xml:space="preserve">a </w:t>
      </w:r>
      <w:r w:rsidR="00C13420">
        <w:t xml:space="preserve">3x3 contingency plot </w:t>
      </w:r>
      <w:r w:rsidR="00730722">
        <w:t>based on</w:t>
      </w:r>
      <w:r w:rsidR="00E74E11">
        <w:t xml:space="preserve"> </w:t>
      </w:r>
      <w:r w:rsidR="0045482B">
        <w:t xml:space="preserve">changes in the predator </w:t>
      </w:r>
      <w:r w:rsidR="00EB0DF3">
        <w:t xml:space="preserve">characteristics </w:t>
      </w:r>
      <w:r w:rsidR="0045482B">
        <w:t xml:space="preserve">(Figures A-6 and A-7) and </w:t>
      </w:r>
      <w:r w:rsidR="00E74E11">
        <w:t>Chinook salmon characteristics (</w:t>
      </w:r>
      <w:r w:rsidR="0045482B">
        <w:t xml:space="preserve">Figure A-8).  </w:t>
      </w:r>
      <w:r w:rsidR="00EB0DF3">
        <w:t xml:space="preserve">A 50% increase or decrease in </w:t>
      </w:r>
      <w:r w:rsidR="0045482B">
        <w:t xml:space="preserve">either the predator activity multipliers or the predator abundance led to </w:t>
      </w:r>
      <w:r w:rsidR="004A24FD">
        <w:t xml:space="preserve">the same </w:t>
      </w:r>
      <w:r w:rsidR="0045482B">
        <w:t xml:space="preserve">proportional changes in the biomass </w:t>
      </w:r>
      <w:r w:rsidR="00626569">
        <w:t xml:space="preserve">(Figure A-6) or number (Figure A-7) </w:t>
      </w:r>
      <w:r w:rsidR="0045482B">
        <w:t xml:space="preserve">of Chinook </w:t>
      </w:r>
      <w:r w:rsidR="00391191">
        <w:t xml:space="preserve">salmon </w:t>
      </w:r>
      <w:r w:rsidR="0045482B">
        <w:t xml:space="preserve">consumed.  </w:t>
      </w:r>
      <w:r w:rsidR="00FB1504">
        <w:t xml:space="preserve">Conversely, there </w:t>
      </w:r>
      <w:r w:rsidR="00040FB5">
        <w:t>wa</w:t>
      </w:r>
      <w:r w:rsidR="00FB1504">
        <w:t xml:space="preserve">s a </w:t>
      </w:r>
      <w:r w:rsidR="0093188D">
        <w:t xml:space="preserve">non-linear response </w:t>
      </w:r>
      <w:r w:rsidR="00730722">
        <w:t>in the number</w:t>
      </w:r>
      <w:r w:rsidR="00FB1504">
        <w:t xml:space="preserve"> of Chinook salmon consumed </w:t>
      </w:r>
      <w:r w:rsidR="006E0F7F">
        <w:t xml:space="preserve">as a function of </w:t>
      </w:r>
      <w:proofErr w:type="spellStart"/>
      <w:r w:rsidR="00730722">
        <w:t>smolt</w:t>
      </w:r>
      <w:proofErr w:type="spellEnd"/>
      <w:r w:rsidR="00730722">
        <w:t xml:space="preserve"> length </w:t>
      </w:r>
      <w:r w:rsidR="006E0F7F">
        <w:t xml:space="preserve">(Figure A-8); a </w:t>
      </w:r>
      <w:r w:rsidR="0093188D">
        <w:t xml:space="preserve">50% </w:t>
      </w:r>
      <w:r w:rsidR="006E0F7F">
        <w:t>decrease</w:t>
      </w:r>
      <w:r w:rsidR="0093188D">
        <w:t xml:space="preserve"> </w:t>
      </w:r>
      <w:r w:rsidR="00730722">
        <w:t xml:space="preserve">in </w:t>
      </w:r>
      <w:proofErr w:type="spellStart"/>
      <w:r w:rsidR="00730722">
        <w:t>smolt</w:t>
      </w:r>
      <w:proofErr w:type="spellEnd"/>
      <w:r w:rsidR="00730722">
        <w:t xml:space="preserve"> length </w:t>
      </w:r>
      <w:r w:rsidR="006E0F7F">
        <w:t xml:space="preserve">led to an ~300% </w:t>
      </w:r>
      <w:r w:rsidR="0093188D">
        <w:t xml:space="preserve">increase the number of Chinook </w:t>
      </w:r>
      <w:r w:rsidR="00391191">
        <w:t xml:space="preserve">salmon </w:t>
      </w:r>
      <w:r w:rsidR="0093188D">
        <w:t>consumed</w:t>
      </w:r>
      <w:r w:rsidR="006E0F7F">
        <w:t xml:space="preserve"> (left column </w:t>
      </w:r>
      <w:r w:rsidR="00A2682C">
        <w:t xml:space="preserve">relative to middle column </w:t>
      </w:r>
      <w:r w:rsidR="006E0F7F">
        <w:t xml:space="preserve">Figure A-8), whereas a 50% increase in </w:t>
      </w:r>
      <w:proofErr w:type="spellStart"/>
      <w:r w:rsidR="006E0F7F">
        <w:t>smolt</w:t>
      </w:r>
      <w:proofErr w:type="spellEnd"/>
      <w:r w:rsidR="006E0F7F">
        <w:t xml:space="preserve"> length led to a ~50% decrease in the number of Chinook</w:t>
      </w:r>
      <w:r w:rsidR="00391191">
        <w:t xml:space="preserve"> salmon</w:t>
      </w:r>
      <w:r w:rsidR="006E0F7F">
        <w:t xml:space="preserve"> consumed (right column </w:t>
      </w:r>
      <w:r w:rsidR="00A2682C">
        <w:t xml:space="preserve">to middle column </w:t>
      </w:r>
      <w:r w:rsidR="006E0F7F">
        <w:t>Figure A-8)</w:t>
      </w:r>
      <w:r w:rsidR="0093188D">
        <w:t xml:space="preserve">.  </w:t>
      </w:r>
      <w:r w:rsidR="00391510">
        <w:t>Similar to the changes in the predator abundance and predator activity, c</w:t>
      </w:r>
      <w:r w:rsidR="00CE6631">
        <w:t xml:space="preserve">hanges in the </w:t>
      </w:r>
      <w:proofErr w:type="spellStart"/>
      <w:r w:rsidR="00CE6631">
        <w:t>smolt</w:t>
      </w:r>
      <w:proofErr w:type="spellEnd"/>
      <w:r w:rsidR="00CE6631">
        <w:t xml:space="preserve"> fraction in the </w:t>
      </w:r>
      <w:proofErr w:type="spellStart"/>
      <w:r w:rsidR="00CE6631">
        <w:t>pinnipeds</w:t>
      </w:r>
      <w:proofErr w:type="spellEnd"/>
      <w:r w:rsidR="00CE6631">
        <w:t xml:space="preserve"> diets led to </w:t>
      </w:r>
      <w:r w:rsidR="004A24FD">
        <w:t>the same proportional change</w:t>
      </w:r>
      <w:r w:rsidR="00EE28D6">
        <w:t xml:space="preserve"> in the number</w:t>
      </w:r>
      <w:r w:rsidR="00CE6631">
        <w:t xml:space="preserve"> of </w:t>
      </w:r>
      <w:proofErr w:type="spellStart"/>
      <w:r w:rsidR="00CE6631">
        <w:t>smolts</w:t>
      </w:r>
      <w:proofErr w:type="spellEnd"/>
      <w:r w:rsidR="00CE6631">
        <w:t xml:space="preserve"> consumed.</w:t>
      </w:r>
      <w:r w:rsidR="00391510">
        <w:t xml:space="preserve">  </w:t>
      </w:r>
    </w:p>
    <w:p w14:paraId="46568D1A" w14:textId="71C811C5" w:rsidR="005455AE" w:rsidRPr="00D40E2C" w:rsidRDefault="00EA154C" w:rsidP="00492B4B">
      <w:pPr>
        <w:pStyle w:val="Heading2"/>
        <w:spacing w:before="0"/>
      </w:pPr>
      <w:proofErr w:type="spellStart"/>
      <w:r>
        <w:lastRenderedPageBreak/>
        <w:t>Pinniped</w:t>
      </w:r>
      <w:proofErr w:type="spellEnd"/>
      <w:r w:rsidR="00EF77A7" w:rsidRPr="00D40E2C">
        <w:t xml:space="preserve"> effects on future returns</w:t>
      </w:r>
    </w:p>
    <w:p w14:paraId="4276AD3D" w14:textId="3239E0D0"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w:t>
      </w:r>
      <w:proofErr w:type="spellStart"/>
      <w:r>
        <w:t>pinniped</w:t>
      </w:r>
      <w:proofErr w:type="spellEnd"/>
      <w:r>
        <w:t xml:space="preserve"> </w:t>
      </w:r>
      <w:r w:rsidRPr="004F0D41">
        <w:t xml:space="preserve">predation on </w:t>
      </w:r>
      <w:r w:rsidR="00E55455">
        <w:t xml:space="preserve">juvenile salmon </w:t>
      </w:r>
      <w:proofErr w:type="spellStart"/>
      <w:r w:rsidRPr="004F0D41">
        <w:t>smolts</w:t>
      </w:r>
      <w:proofErr w:type="spellEnd"/>
      <w:r w:rsidR="008F7B7A" w:rsidRPr="004F0D41">
        <w:t xml:space="preserve"> (</w:t>
      </w:r>
      <w:r w:rsidR="008F7B7A" w:rsidRPr="00CD5823">
        <w:t xml:space="preserve">Figure </w:t>
      </w:r>
      <w:r w:rsidR="00B07690">
        <w:t>4</w:t>
      </w:r>
      <w:r w:rsidR="008F7B7A" w:rsidRPr="00CD5823">
        <w:t>)</w:t>
      </w:r>
      <w:r w:rsidRPr="00CD5823">
        <w:t>.</w:t>
      </w:r>
      <w:r w:rsidRPr="004F0D41">
        <w:t xml:space="preserve">  </w:t>
      </w:r>
      <w:proofErr w:type="spellStart"/>
      <w:r w:rsidRPr="004F0D41">
        <w:t>Smolt</w:t>
      </w:r>
      <w:proofErr w:type="spellEnd"/>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xml:space="preserve">, while consumption of adult Chinook </w:t>
      </w:r>
      <w:r w:rsidR="00391191">
        <w:t xml:space="preserve">salmon </w:t>
      </w:r>
      <w:r>
        <w:t>increased from 1</w:t>
      </w:r>
      <w:r w:rsidR="00050125">
        <w:t>0,400</w:t>
      </w:r>
      <w:r>
        <w:t xml:space="preserve"> to </w:t>
      </w:r>
      <w:r w:rsidR="00050125">
        <w:t>89</w:t>
      </w:r>
      <w:r w:rsidR="003D47E1">
        <w:t>,</w:t>
      </w:r>
      <w:r w:rsidR="00050125">
        <w:t>000</w:t>
      </w:r>
      <w:r>
        <w:t xml:space="preserve">.  The </w:t>
      </w:r>
      <w:r w:rsidR="003D47E1">
        <w:t xml:space="preserve">combined </w:t>
      </w:r>
      <w:proofErr w:type="spellStart"/>
      <w:r>
        <w:t>smolt</w:t>
      </w:r>
      <w:proofErr w:type="spellEnd"/>
      <w:r>
        <w:t xml:space="preserve">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012A02F7" w14:textId="37D44BF5" w:rsidR="00614862" w:rsidRDefault="00A90C60" w:rsidP="00614862">
      <w:pPr>
        <w:spacing w:before="0" w:after="0"/>
      </w:pPr>
      <w:r>
        <w:t>Based on our simple salmon life history model</w:t>
      </w:r>
      <w:r w:rsidR="009A50B1">
        <w:t xml:space="preserve">, which does not include density dependent mortality or </w:t>
      </w:r>
      <w:r w:rsidR="006C7863">
        <w:t xml:space="preserve">compensatory mortality from </w:t>
      </w:r>
      <w:r w:rsidR="009A50B1">
        <w:t>predat</w:t>
      </w:r>
      <w:r w:rsidR="00E25737">
        <w:t>ion</w:t>
      </w:r>
      <w:r w:rsidR="009A50B1">
        <w:t xml:space="preserve"> (e.g., </w:t>
      </w:r>
      <w:proofErr w:type="spellStart"/>
      <w:r w:rsidR="004612BC">
        <w:t>piscivorous</w:t>
      </w:r>
      <w:proofErr w:type="spellEnd"/>
      <w:r w:rsidR="009A50B1">
        <w:t xml:space="preserve"> birds, porpoises, etc.)</w:t>
      </w:r>
      <w:r>
        <w:t xml:space="preserve">, </w:t>
      </w:r>
      <w:r w:rsidR="00E5753A">
        <w:t xml:space="preserve">we estimate the adult equivalents </w:t>
      </w:r>
      <w:r w:rsidR="003E50C6">
        <w:t xml:space="preserve">from </w:t>
      </w:r>
      <w:proofErr w:type="spellStart"/>
      <w:r w:rsidR="003E50C6">
        <w:t>smolt</w:t>
      </w:r>
      <w:proofErr w:type="spellEnd"/>
      <w:r w:rsidR="003E50C6">
        <w:t xml:space="preserve"> consumption by </w:t>
      </w:r>
      <w:proofErr w:type="spellStart"/>
      <w:r w:rsidR="003E50C6">
        <w:t>pinnipeds</w:t>
      </w:r>
      <w:proofErr w:type="spellEnd"/>
      <w:r w:rsidR="003E50C6">
        <w:t xml:space="preserve">.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w:t>
      </w:r>
      <w:r w:rsidR="00BD0C3D">
        <w:t>Washington State inland waters</w:t>
      </w:r>
      <w:r w:rsidR="00B670BC" w:rsidRPr="00C94F84">
        <w:t xml:space="preserve">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w:t>
      </w:r>
      <w:r w:rsidR="00B07690">
        <w:t>4</w:t>
      </w:r>
      <w:r w:rsidR="005453B9">
        <w:t>a-c)</w:t>
      </w:r>
      <w:r w:rsidRPr="00C94F84">
        <w:t>.</w:t>
      </w:r>
      <w:r>
        <w:t xml:space="preserve">  </w:t>
      </w:r>
      <w:bookmarkStart w:id="19" w:name="_Ref439828227"/>
      <w:r w:rsidR="000F75E5">
        <w:t xml:space="preserve">Summed across all </w:t>
      </w:r>
      <w:proofErr w:type="spellStart"/>
      <w:r w:rsidR="000F75E5">
        <w:t>pinnipeds</w:t>
      </w:r>
      <w:proofErr w:type="spellEnd"/>
      <w:r w:rsidR="000F75E5">
        <w:t>, t</w:t>
      </w:r>
      <w:r w:rsidR="00645B74">
        <w:t xml:space="preserve">he total annual potential </w:t>
      </w:r>
      <w:r w:rsidR="0097733E">
        <w:t xml:space="preserve">mortality </w:t>
      </w:r>
      <w:r w:rsidR="00F17ABC">
        <w:t xml:space="preserve">increased </w:t>
      </w:r>
      <w:r w:rsidR="00645B74">
        <w:t xml:space="preserve">from </w:t>
      </w:r>
      <w:r w:rsidR="00817832">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w:t>
      </w:r>
      <w:r w:rsidR="0097733E">
        <w:t xml:space="preserve">mortality </w:t>
      </w:r>
      <w:r w:rsidR="002409EF">
        <w:t xml:space="preserve">expressed as adult equivalents </w:t>
      </w:r>
      <w:r w:rsidR="009F2944">
        <w:t xml:space="preserve">from </w:t>
      </w:r>
      <w:proofErr w:type="spellStart"/>
      <w:r w:rsidR="009F2944">
        <w:t>pinniped</w:t>
      </w:r>
      <w:proofErr w:type="spellEnd"/>
      <w:r w:rsidR="009F2944">
        <w:t xml:space="preserve">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w:t>
      </w:r>
      <w:r w:rsidR="00B07690">
        <w:t>4</w:t>
      </w:r>
      <w:r w:rsidR="009F2944">
        <w:t>d).</w:t>
      </w:r>
      <w:r w:rsidR="00961656">
        <w:t xml:space="preserve">  The estimates are similar to the commercial (Figure </w:t>
      </w:r>
      <w:r w:rsidR="0051183C">
        <w:t>4</w:t>
      </w:r>
      <w:r w:rsidR="00961656">
        <w:t xml:space="preserve">e) and recreational catches (Figure </w:t>
      </w:r>
      <w:r w:rsidR="00B07690">
        <w:t>4</w:t>
      </w:r>
      <w:r w:rsidR="00961656">
        <w:t xml:space="preserve">f) </w:t>
      </w:r>
      <w:r w:rsidR="009B6400">
        <w:t xml:space="preserve">from the early 1990s </w:t>
      </w:r>
      <w:r w:rsidR="00961656">
        <w:t>to the early 2000s; however, due to large decrease</w:t>
      </w:r>
      <w:r w:rsidR="0035558C">
        <w:t>s</w:t>
      </w:r>
      <w:r w:rsidR="00961656">
        <w:t xml:space="preserve"> in the number of returning adults</w:t>
      </w:r>
      <w:r w:rsidR="00BD0C3D">
        <w:t>,</w:t>
      </w:r>
      <w:r w:rsidR="00961656">
        <w:t xml:space="preserve"> both fisheries </w:t>
      </w:r>
      <w:r w:rsidR="00132C4E">
        <w:t>have since been reduced</w:t>
      </w:r>
      <w:r w:rsidR="00961656">
        <w:t xml:space="preserve">.  Since 2007, the average </w:t>
      </w:r>
      <w:r w:rsidR="00132C4E">
        <w:t>annual</w:t>
      </w:r>
      <w:r w:rsidR="00961656">
        <w:t xml:space="preserve"> catch</w:t>
      </w:r>
      <w:r w:rsidR="00132C4E">
        <w:t>es by tribal fisheries</w:t>
      </w:r>
      <w:r w:rsidR="00961656">
        <w:t xml:space="preserve"> ha</w:t>
      </w:r>
      <w:r w:rsidR="00132C4E">
        <w:t>ve</w:t>
      </w:r>
      <w:r w:rsidR="00961656">
        <w:t xml:space="preserve"> been </w:t>
      </w:r>
      <w:r w:rsidR="00961656">
        <w:lastRenderedPageBreak/>
        <w:t>about 5,000-10,000 adults, and the average recreational catch</w:t>
      </w:r>
      <w:r w:rsidR="00132C4E">
        <w:t>es</w:t>
      </w:r>
      <w:r w:rsidR="00961656">
        <w:t xml:space="preserve"> in marine waters </w:t>
      </w:r>
      <w:r w:rsidR="00586955">
        <w:t>are</w:t>
      </w:r>
      <w:r w:rsidR="00132C4E">
        <w:t xml:space="preserve"> approximately </w:t>
      </w:r>
      <w:r w:rsidR="00961656">
        <w:t>20,000 adults</w:t>
      </w:r>
      <w:r w:rsidR="0035558C">
        <w:t xml:space="preserve"> –</w:t>
      </w:r>
      <w:r w:rsidR="009D62D7">
        <w:t xml:space="preserve"> </w:t>
      </w:r>
      <w:r w:rsidR="0035558C">
        <w:t>fewer than are consumed by killer whales or potentially harbor seals</w:t>
      </w:r>
      <w:r w:rsidR="00961656">
        <w:t xml:space="preserve">. </w:t>
      </w:r>
    </w:p>
    <w:p w14:paraId="35683D8B" w14:textId="77777777" w:rsidR="005455AE" w:rsidRPr="00D40E2C" w:rsidRDefault="00EF77A7" w:rsidP="00492B4B">
      <w:pPr>
        <w:pStyle w:val="Heading1"/>
        <w:spacing w:before="0"/>
      </w:pPr>
      <w:bookmarkStart w:id="20" w:name="discussion"/>
      <w:bookmarkEnd w:id="19"/>
      <w:bookmarkEnd w:id="20"/>
      <w:r w:rsidRPr="00D40E2C">
        <w:t>Discussion</w:t>
      </w:r>
    </w:p>
    <w:p w14:paraId="2172BACE" w14:textId="64DB4D51"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results s</w:t>
      </w:r>
      <w:r w:rsidR="00D46261">
        <w:t>uggests</w:t>
      </w:r>
      <w:r w:rsidR="00EF77A7">
        <w:t xml:space="preserve">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proofErr w:type="spellStart"/>
      <w:r w:rsidR="001B4714">
        <w:t>pinniped</w:t>
      </w:r>
      <w:proofErr w:type="spellEnd"/>
      <w:r w:rsidR="00CB2039">
        <w:t xml:space="preserve"> diets</w:t>
      </w:r>
      <w:r w:rsidR="00EF77A7">
        <w:t xml:space="preserve"> are almost entirely</w:t>
      </w:r>
      <w:r w:rsidR="00CB2039">
        <w:t xml:space="preserve"> </w:t>
      </w:r>
      <w:proofErr w:type="spellStart"/>
      <w:r w:rsidR="005A5AFC">
        <w:t>smolts</w:t>
      </w:r>
      <w:proofErr w:type="spellEnd"/>
      <w:r w:rsidR="00EF77A7">
        <w:t>,</w:t>
      </w:r>
      <w:r w:rsidR="00CB2039">
        <w:t xml:space="preserve"> </w:t>
      </w:r>
      <w:r w:rsidR="00A0445F">
        <w:t>so</w:t>
      </w:r>
      <w:r w:rsidR="00EF77A7">
        <w:t xml:space="preserve"> </w:t>
      </w:r>
      <w:r w:rsidR="009F1D35">
        <w:t xml:space="preserve">when delayed effects of Chinook </w:t>
      </w:r>
      <w:r w:rsidR="00391191">
        <w:t xml:space="preserve">salmon </w:t>
      </w:r>
      <w:r w:rsidR="009F1D35">
        <w:t xml:space="preserve">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3B3AD782" w:rsidR="005455AE" w:rsidRDefault="00EF77A7" w:rsidP="00492B4B">
      <w:pPr>
        <w:spacing w:before="0" w:after="0"/>
      </w:pPr>
      <w:r>
        <w:t>A considerable amount of work has examined the bottom</w:t>
      </w:r>
      <w:r w:rsidR="005453B9">
        <w:t>-</w:t>
      </w:r>
      <w:r>
        <w:t xml:space="preserve">up forces affecting Chinook </w:t>
      </w:r>
      <w:r w:rsidR="00391191">
        <w:t xml:space="preserve">salmon </w:t>
      </w:r>
      <w:r>
        <w:t xml:space="preserve">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proofErr w:type="spellStart"/>
      <w:r w:rsidR="00C17316">
        <w:t>pinnipeds</w:t>
      </w:r>
      <w:proofErr w:type="spellEnd"/>
      <w:r w:rsidR="00C17316">
        <w:t xml:space="preserve"> </w:t>
      </w:r>
      <w:r w:rsidR="009F1D35">
        <w:t>–</w:t>
      </w:r>
      <w:r w:rsidR="00C17316">
        <w:t xml:space="preserve"> </w:t>
      </w:r>
      <w:r w:rsidR="009F1D35">
        <w:lastRenderedPageBreak/>
        <w:t xml:space="preserve">and </w:t>
      </w:r>
      <w:r w:rsidR="00C17316">
        <w:t xml:space="preserve">in particular 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w:t>
      </w:r>
      <w:proofErr w:type="spellStart"/>
      <w:r w:rsidR="007673A0">
        <w:t>smolts</w:t>
      </w:r>
      <w:proofErr w:type="spellEnd"/>
      <w:r w:rsidR="007673A0">
        <w:t xml:space="preserve">.  </w:t>
      </w:r>
    </w:p>
    <w:p w14:paraId="75A5FE21" w14:textId="4AFA9576"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w:t>
      </w:r>
      <w:proofErr w:type="spellStart"/>
      <w:r>
        <w:t>outmigrating</w:t>
      </w:r>
      <w:proofErr w:type="spellEnd"/>
      <w:r>
        <w:t xml:space="preserve"> Chinook </w:t>
      </w:r>
      <w:r w:rsidR="00391191">
        <w:t xml:space="preserve">salmon </w:t>
      </w:r>
      <w:proofErr w:type="spellStart"/>
      <w:r>
        <w:t>smolts</w:t>
      </w:r>
      <w:proofErr w:type="spellEnd"/>
      <w:r>
        <w:t xml:space="preserve">;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 xml:space="preserve">(Orr et al. 2004, Lance </w:t>
      </w:r>
      <w:r w:rsidR="0008651F">
        <w:t>et al. 2012</w:t>
      </w:r>
      <w:r w:rsidR="00F636B2" w:rsidRPr="000B683B">
        <w:t>,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w:t>
      </w:r>
      <w:r w:rsidR="004C25F6">
        <w:fldChar w:fldCharType="begin"/>
      </w:r>
      <w:r w:rsidR="004C25F6">
        <w:instrText xml:space="preserve"> ADDIN ZOTERO_ITEM CSL_CITATION {"citationID":"2n212oqcj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4C25F6">
        <w:fldChar w:fldCharType="separate"/>
      </w:r>
      <w:r w:rsidR="004C25F6" w:rsidRPr="004C25F6">
        <w:t>(Thomas et al. 2016)</w:t>
      </w:r>
      <w:r w:rsidR="004C25F6">
        <w:fldChar w:fldCharType="end"/>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w:t>
      </w:r>
      <w:proofErr w:type="spellStart"/>
      <w:r w:rsidR="00FE4931">
        <w:t>smolts</w:t>
      </w:r>
      <w:proofErr w:type="spellEnd"/>
      <w:r w:rsidR="00FE4931">
        <w:t xml:space="preserve"> </w:t>
      </w:r>
      <w:r>
        <w:t xml:space="preserve">per day </w:t>
      </w:r>
      <w:r w:rsidR="00FE4931">
        <w:t>during the spring outmigration</w:t>
      </w:r>
      <w:r w:rsidR="00A93768">
        <w:t>. The</w:t>
      </w:r>
      <w:r w:rsidR="00B221F6">
        <w:t xml:space="preserve">se </w:t>
      </w:r>
      <w:r>
        <w:t>estimates depend in part on harbor seal feeding behavior</w:t>
      </w:r>
      <w:r w:rsidR="00A93768">
        <w:t xml:space="preserve"> – individual seals may differ in their preference or encounter rate of </w:t>
      </w:r>
      <w:proofErr w:type="spellStart"/>
      <w:r w:rsidR="00A93768">
        <w:t>smolts</w:t>
      </w:r>
      <w:proofErr w:type="spellEnd"/>
      <w:r w:rsidR="00A93768">
        <w:t>, with some individuals having a disproportionately large</w:t>
      </w:r>
      <w:r w:rsidR="00475E20">
        <w:t>r</w:t>
      </w:r>
      <w:r w:rsidR="00A93768">
        <w:t xml:space="preserv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proofErr w:type="spellStart"/>
      <w:r w:rsidR="003A5DB0">
        <w:t>smolts</w:t>
      </w:r>
      <w:proofErr w:type="spellEnd"/>
      <w:r w:rsidR="003A5DB0">
        <w:t xml:space="preserve"> </w:t>
      </w:r>
      <w:r>
        <w:t>(~40 million annually</w:t>
      </w:r>
      <w:r w:rsidR="00E04338">
        <w:t xml:space="preserve">, </w:t>
      </w:r>
      <w:r w:rsidR="00E04338">
        <w:fldChar w:fldCharType="begin"/>
      </w:r>
      <w:r w:rsidR="00E04338">
        <w:instrText xml:space="preserve"> ADDIN ZOTERO_ITEM CSL_CITATION {"citationID":"1mb8rliqq","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E04338">
        <w:fldChar w:fldCharType="separate"/>
      </w:r>
      <w:r w:rsidR="00E04338" w:rsidRPr="00E04338">
        <w:t>(PSIT (Puget Sound Indian Tribes) and WDFW (Washington Department of Fish and Wildlife) 2010)</w:t>
      </w:r>
      <w:r w:rsidR="00E04338">
        <w:fldChar w:fldCharType="end"/>
      </w:r>
      <w:r>
        <w:t>)</w:t>
      </w:r>
      <w:r w:rsidR="00662BD4">
        <w:t xml:space="preserve"> entering </w:t>
      </w:r>
      <w:r>
        <w:t xml:space="preserve">Puget Sound between May and July. </w:t>
      </w:r>
    </w:p>
    <w:p w14:paraId="4636B9FA" w14:textId="6672C7F9" w:rsidR="00213DBA" w:rsidRDefault="00EF77A7" w:rsidP="00492B4B">
      <w:pPr>
        <w:spacing w:before="0" w:after="0"/>
      </w:pPr>
      <w:r>
        <w:t xml:space="preserve">In addition to the mechanistic relationship between </w:t>
      </w:r>
      <w:proofErr w:type="spellStart"/>
      <w:r>
        <w:t>smolt</w:t>
      </w:r>
      <w:proofErr w:type="spellEnd"/>
      <w:r>
        <w:t xml:space="preserve"> mortality and </w:t>
      </w:r>
      <w:proofErr w:type="spellStart"/>
      <w:r w:rsidR="00C17316">
        <w:t>pinniped</w:t>
      </w:r>
      <w:proofErr w:type="spellEnd"/>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rsidR="00BD1F1C">
        <w:t>, respectively</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w:t>
      </w:r>
      <w:r>
        <w:lastRenderedPageBreak/>
        <w:t xml:space="preserve">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a </w:t>
      </w:r>
      <w:r w:rsidR="003A6015">
        <w:t xml:space="preserve">potential contributor </w:t>
      </w:r>
      <w:r>
        <w:t xml:space="preserve">for declining marine survival. </w:t>
      </w:r>
      <w:r w:rsidR="003968B1">
        <w:t>A</w:t>
      </w:r>
      <w:r>
        <w:t xml:space="preserve">ssuming that Puget Sound </w:t>
      </w:r>
      <w:r w:rsidR="003968B1">
        <w:t xml:space="preserve">Chinook </w:t>
      </w:r>
      <w:r w:rsidR="00391191">
        <w:t xml:space="preserve">salmon </w:t>
      </w:r>
      <w:r>
        <w:t>comprised 100%</w:t>
      </w:r>
      <w:r w:rsidR="00F2191B">
        <w:t xml:space="preserve"> of the </w:t>
      </w:r>
      <w:proofErr w:type="spellStart"/>
      <w:r w:rsidR="00F2191B">
        <w:t>smolt</w:t>
      </w:r>
      <w:proofErr w:type="spellEnd"/>
      <w:r w:rsidR="00F2191B">
        <w:t xml:space="preserve"> in the diet of resident Puget Sound harbor seals</w:t>
      </w:r>
      <w:r>
        <w:t xml:space="preserve"> (</w:t>
      </w:r>
      <w:r w:rsidR="00F2191B">
        <w:t>an overestimate,</w:t>
      </w:r>
      <w:r>
        <w:t xml:space="preserve"> given that </w:t>
      </w:r>
      <w:r w:rsidR="00F2191B">
        <w:t xml:space="preserve">Chinook </w:t>
      </w:r>
      <w:r w:rsidR="00391191">
        <w:t xml:space="preserve">salmon </w:t>
      </w:r>
      <w:proofErr w:type="spellStart"/>
      <w:r>
        <w:t>smolts</w:t>
      </w:r>
      <w:proofErr w:type="spellEnd"/>
      <w:r>
        <w:t xml:space="preserve">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w:t>
      </w:r>
      <w:proofErr w:type="spellStart"/>
      <w:r>
        <w:t>smolts</w:t>
      </w:r>
      <w:proofErr w:type="spellEnd"/>
      <w:r>
        <w:t xml:space="preserve"> </w:t>
      </w:r>
      <w:r w:rsidR="003968B1">
        <w:t xml:space="preserve">(based on </w:t>
      </w:r>
      <w:proofErr w:type="spellStart"/>
      <w:r w:rsidR="003968B1">
        <w:t>smolt</w:t>
      </w:r>
      <w:proofErr w:type="spellEnd"/>
      <w:r w:rsidR="003968B1">
        <w:t xml:space="preserve">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AE294A">
        <w:rPr>
          <w:noProof/>
        </w:rPr>
        <w:t xml:space="preserve">(Figure </w:t>
      </w:r>
      <w:r w:rsidR="00B07690">
        <w:rPr>
          <w:noProof/>
        </w:rPr>
        <w:t>5</w:t>
      </w:r>
      <w:r w:rsidR="00AE294A">
        <w:rPr>
          <w:noProof/>
        </w:rPr>
        <w:t>)</w:t>
      </w:r>
      <w:r>
        <w:t>.</w:t>
      </w:r>
      <w:bookmarkStart w:id="21" w:name="_Ref439828642"/>
    </w:p>
    <w:p w14:paraId="32ADD5A3" w14:textId="2FAD5339" w:rsidR="00F5063A" w:rsidRPr="005274D4" w:rsidRDefault="009A1F6D" w:rsidP="00F5063A">
      <w:pPr>
        <w:spacing w:before="0" w:after="0"/>
      </w:pPr>
      <w:r>
        <w:t xml:space="preserve">One of the </w:t>
      </w:r>
      <w:r w:rsidR="00EB4817">
        <w:t>strong assumptions made by our model is that Chinook mortality is additive (rather than compensatory)</w:t>
      </w:r>
      <w:r w:rsidR="00DE6611">
        <w:t xml:space="preserve">, following the competing risks of death framework proposed by </w:t>
      </w:r>
      <w:proofErr w:type="spellStart"/>
      <w:r w:rsidR="00DE6611">
        <w:t>Hilborn</w:t>
      </w:r>
      <w:proofErr w:type="spellEnd"/>
      <w:r w:rsidR="00DE6611">
        <w:t xml:space="preserve"> et al. (2012). Compensatory mortality may arise </w:t>
      </w:r>
      <w:r w:rsidR="00F5063A">
        <w:t xml:space="preserve">when the mortality associated with one predator is replaced by another (consequently, altering the abundance of the first predator would have no impact on survival rates). In inland Washington waters, much of the Chinook mortality is thought to occur during early life stages. If harbor seals represent a major source of mortality for juvenile Chinook, </w:t>
      </w:r>
      <w:r w:rsidR="00481581">
        <w:t xml:space="preserve">and harbor seal numbers were to decline, it is unclear which other predators may increase their consumption of juvenile Chinook. Many avian predators, such as cormorants, have also declined in the region </w:t>
      </w:r>
      <w:r w:rsidR="003C3181">
        <w:t>(</w:t>
      </w:r>
      <w:proofErr w:type="spellStart"/>
      <w:r w:rsidR="003C3181" w:rsidRPr="00D33920">
        <w:t>Vilchis</w:t>
      </w:r>
      <w:proofErr w:type="spellEnd"/>
      <w:r w:rsidR="003C3181" w:rsidRPr="00D33920">
        <w:t xml:space="preserve"> et al. 201</w:t>
      </w:r>
      <w:r w:rsidR="00AF74DE">
        <w:t>5</w:t>
      </w:r>
      <w:r w:rsidR="003C3181">
        <w:t xml:space="preserve">). Though compensatory mortality is difficult to quantify, future seal abundance surveys and Chinook returns may help us test these hypotheses. </w:t>
      </w:r>
    </w:p>
    <w:bookmarkEnd w:id="21"/>
    <w:p w14:paraId="07D357FF" w14:textId="29152120" w:rsidR="009A1F6D" w:rsidRDefault="00EF77A7" w:rsidP="00B12E16">
      <w:pPr>
        <w:spacing w:before="0" w:after="0"/>
      </w:pPr>
      <w:r>
        <w:lastRenderedPageBreak/>
        <w:t xml:space="preserve">The impacts of </w:t>
      </w:r>
      <w:r w:rsidR="00F2191B">
        <w:t xml:space="preserve">increasing </w:t>
      </w:r>
      <w:proofErr w:type="spellStart"/>
      <w:r w:rsidR="00143AD3">
        <w:t>pinniped</w:t>
      </w:r>
      <w:proofErr w:type="spellEnd"/>
      <w:r w:rsidR="00143AD3">
        <w:t xml:space="preserve">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proofErr w:type="spellStart"/>
      <w:r w:rsidR="00143AD3">
        <w:t>pinniped</w:t>
      </w:r>
      <w:proofErr w:type="spellEnd"/>
      <w:r w:rsidR="00C22D27">
        <w:t xml:space="preserve"> prey are species of concern or listed under the </w:t>
      </w:r>
      <w:r w:rsidR="00376111">
        <w:t>U.S.</w:t>
      </w:r>
      <w:r w:rsidR="00C22D27">
        <w:t xml:space="preserve"> Endangered Species Act (herring, rockfishes</w:t>
      </w:r>
      <w:r w:rsidR="009E7A8B">
        <w:t xml:space="preserve"> </w:t>
      </w:r>
      <w:proofErr w:type="spellStart"/>
      <w:r w:rsidR="009E7A8B" w:rsidRPr="00731691">
        <w:rPr>
          <w:i/>
        </w:rPr>
        <w:t>Sebastes</w:t>
      </w:r>
      <w:proofErr w:type="spellEnd"/>
      <w:r w:rsidR="009E7A8B">
        <w:t xml:space="preserve"> spp.</w:t>
      </w:r>
      <w:r w:rsidR="00C22D27">
        <w:t>, steelhead</w:t>
      </w:r>
      <w:r w:rsidR="009E7A8B">
        <w:t xml:space="preserve"> </w:t>
      </w:r>
      <w:proofErr w:type="spellStart"/>
      <w:r w:rsidR="009E7A8B" w:rsidRPr="00731691">
        <w:rPr>
          <w:i/>
        </w:rPr>
        <w:t>Oncorhynchus</w:t>
      </w:r>
      <w:proofErr w:type="spellEnd"/>
      <w:r w:rsidR="009E7A8B" w:rsidRPr="00731691">
        <w:rPr>
          <w:i/>
        </w:rPr>
        <w:t xml:space="preserve"> </w:t>
      </w:r>
      <w:proofErr w:type="spellStart"/>
      <w:r w:rsidR="009E7A8B" w:rsidRPr="00731691">
        <w:rPr>
          <w:i/>
        </w:rPr>
        <w:t>mykiss</w:t>
      </w:r>
      <w:proofErr w:type="spellEnd"/>
      <w:r w:rsidR="00C22D27">
        <w:t>)</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w:t>
      </w:r>
      <w:proofErr w:type="spellStart"/>
      <w:r w:rsidR="00A46CDD">
        <w:t>smolts</w:t>
      </w:r>
      <w:proofErr w:type="spellEnd"/>
      <w:r w:rsidR="00A46CDD">
        <w:t xml:space="preserve"> and sub-adults by </w:t>
      </w:r>
      <w:proofErr w:type="spellStart"/>
      <w:r w:rsidR="00143AD3">
        <w:t>pinnipeds</w:t>
      </w:r>
      <w:proofErr w:type="spellEnd"/>
      <w:r w:rsidR="00143AD3">
        <w:t xml:space="preserve"> (</w:t>
      </w:r>
      <w:r w:rsidR="0051183C">
        <w:t>Figure 4</w:t>
      </w:r>
      <w:r w:rsidR="00143AD3">
        <w:t xml:space="preserve">) could lead to reduction in the </w:t>
      </w:r>
      <w:r>
        <w:t xml:space="preserve">productivity </w:t>
      </w:r>
      <w:r w:rsidR="00C22D27">
        <w:t xml:space="preserve">or 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w:t>
      </w:r>
      <w:r w:rsidR="0097733E">
        <w:t xml:space="preserve">mortality </w:t>
      </w:r>
      <w:r w:rsidR="00143AD3">
        <w:t xml:space="preserve">from </w:t>
      </w:r>
      <w:proofErr w:type="spellStart"/>
      <w:r w:rsidR="00143AD3">
        <w:t>pinnipeds</w:t>
      </w:r>
      <w:proofErr w:type="spellEnd"/>
      <w:r w:rsidR="00143AD3">
        <w:t xml:space="preserve"> </w:t>
      </w:r>
      <w:r w:rsidR="00B9022F">
        <w:t xml:space="preserve">based on adult equivalents </w:t>
      </w:r>
      <w:r w:rsidR="00143AD3">
        <w:t xml:space="preserve">are </w:t>
      </w:r>
      <w:r w:rsidR="005549BF">
        <w:t xml:space="preserve">comparable to commercial catches </w:t>
      </w:r>
      <w:r w:rsidR="00543C16">
        <w:t xml:space="preserve">of Chinook salmon from </w:t>
      </w:r>
      <w:r w:rsidR="005549BF">
        <w:t>Washington State inland waters</w:t>
      </w:r>
      <w:r w:rsidR="00BC581C">
        <w:t xml:space="preserve">, </w:t>
      </w:r>
      <w:r w:rsidR="005549BF">
        <w:t xml:space="preserve">which have declined from </w:t>
      </w:r>
      <w:r w:rsidR="00B9022F">
        <w:t xml:space="preserve">approximately </w:t>
      </w:r>
      <w:r w:rsidR="005549BF">
        <w:t>250,000</w:t>
      </w:r>
      <w:r w:rsidR="001740D0">
        <w:t xml:space="preserve"> adult </w:t>
      </w:r>
      <w:r w:rsidR="00391191">
        <w:t xml:space="preserve">salmon </w:t>
      </w:r>
      <w:r w:rsidR="005549BF">
        <w:t xml:space="preserve">in 1980 to 100,000 </w:t>
      </w:r>
      <w:r w:rsidR="00B9022F">
        <w:t>in 2007</w:t>
      </w:r>
      <w:r w:rsidR="005549BF">
        <w:t xml:space="preserve">, and recreational catches </w:t>
      </w:r>
      <w:r w:rsidR="000830F2">
        <w:t xml:space="preserve">within Puget Sound </w:t>
      </w:r>
      <w:r w:rsidR="005549BF">
        <w:t xml:space="preserve">have declined from </w:t>
      </w:r>
      <w:r w:rsidR="00B9022F">
        <w:t xml:space="preserve">approximately </w:t>
      </w:r>
      <w:r w:rsidR="005549BF">
        <w:t xml:space="preserve">150,000 to 50,000 </w:t>
      </w:r>
      <w:r w:rsidR="007C2BD4">
        <w:fldChar w:fldCharType="begin"/>
      </w:r>
      <w:r w:rsidR="00FE51C0">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w:t>
      </w:r>
      <w:r w:rsidR="00391191">
        <w:rPr>
          <w:iCs/>
        </w:rPr>
        <w:t xml:space="preserve"> salmon</w:t>
      </w:r>
      <w:r w:rsidR="007C2BD4" w:rsidRPr="000B683B">
        <w:rPr>
          <w:iCs/>
        </w:rPr>
        <w:t>: Harvest Management Component</w:t>
      </w:r>
      <w:r w:rsidR="007C2BD4" w:rsidRPr="000B683B">
        <w:t xml:space="preserve"> 2010)</w:t>
      </w:r>
      <w:r w:rsidR="007C2BD4">
        <w:fldChar w:fldCharType="end"/>
      </w:r>
      <w:r w:rsidR="005549BF">
        <w:t>.</w:t>
      </w:r>
      <w:r w:rsidR="00B9022F">
        <w:t xml:space="preserve">  </w:t>
      </w:r>
      <w:r w:rsidR="00743995" w:rsidRPr="001C633B">
        <w:t xml:space="preserve">Though our model is sensitive to assumptions regarding both marine mammals and Chinook salmon, the main results consistently suggest that across a broad range of parameter values, harbor seals and </w:t>
      </w:r>
      <w:r w:rsidR="00743995" w:rsidRPr="001C633B">
        <w:lastRenderedPageBreak/>
        <w:t xml:space="preserve">fish-eating ‘resident’ killer whales </w:t>
      </w:r>
      <w:r w:rsidR="007500E5" w:rsidRPr="001C633B">
        <w:t xml:space="preserve">account for the large majority of </w:t>
      </w:r>
      <w:r w:rsidR="00F553AA" w:rsidRPr="001C633B">
        <w:t xml:space="preserve">consumption of </w:t>
      </w:r>
      <w:r w:rsidR="007500E5" w:rsidRPr="001C633B">
        <w:t>Chinook salmon biomass</w:t>
      </w:r>
      <w:r w:rsidR="000F2A1E" w:rsidRPr="001C633B">
        <w:t xml:space="preserve">, </w:t>
      </w:r>
      <w:r w:rsidR="007500E5" w:rsidRPr="001C633B">
        <w:t xml:space="preserve">and </w:t>
      </w:r>
      <w:r w:rsidR="00E84CE1" w:rsidRPr="001C633B">
        <w:t xml:space="preserve">harbor </w:t>
      </w:r>
      <w:r w:rsidR="000F2A1E" w:rsidRPr="001C633B">
        <w:t>sea</w:t>
      </w:r>
      <w:r w:rsidR="000F2A1E">
        <w:t>ls consume many more Chinook salmon in terms of numbers of fish</w:t>
      </w:r>
      <w:r w:rsidR="007500E5">
        <w:t xml:space="preserve">.  </w:t>
      </w:r>
    </w:p>
    <w:p w14:paraId="5CA5717B" w14:textId="64B7904C" w:rsidR="00B12E16" w:rsidRPr="00F16870" w:rsidRDefault="007500E5" w:rsidP="00B12E16">
      <w:pPr>
        <w:spacing w:before="0" w:after="0"/>
      </w:pPr>
      <w:r>
        <w:t xml:space="preserve">The </w:t>
      </w:r>
      <w:r w:rsidR="00E84CE1">
        <w:t xml:space="preserve">ranking of harbor seals versus killer whale consumption of Chinook salmon biomass depends on uncertainty in </w:t>
      </w:r>
      <w:proofErr w:type="spellStart"/>
      <w:r w:rsidR="00E84CE1">
        <w:t>pinniped</w:t>
      </w:r>
      <w:proofErr w:type="spellEnd"/>
      <w:r w:rsidR="00E84CE1">
        <w:t xml:space="preserve"> abundance (killer whale abundance is known with high precision), but consistently</w:t>
      </w:r>
      <w:r w:rsidR="00137BEF">
        <w:t xml:space="preserve"> across our scenarios</w:t>
      </w:r>
      <w:r w:rsidR="00E84CE1">
        <w:t xml:space="preserve"> these two species had higher Chinook salmon consumption than did California or Steller sea lions. </w:t>
      </w:r>
      <w:r w:rsidR="00BC581C">
        <w:t xml:space="preserve">Our </w:t>
      </w:r>
      <w:r w:rsidR="00A60CCD">
        <w:t xml:space="preserve">model is linearly sensitive to uncertainty in most parameters. For instance, </w:t>
      </w:r>
      <w:r w:rsidR="002D4774">
        <w:t>estimates of</w:t>
      </w:r>
      <w:r w:rsidR="00BC581C">
        <w:t xml:space="preserve"> biomass and numbers of Chinook salmon consumed (Figures 1) depend on </w:t>
      </w:r>
      <w:r w:rsidR="009A1F6D">
        <w:t xml:space="preserve">the </w:t>
      </w:r>
      <w:r w:rsidR="00BC581C">
        <w:t xml:space="preserve">predator </w:t>
      </w:r>
      <w:r w:rsidR="004D4B76">
        <w:t>diet fraction and size selectivity (</w:t>
      </w:r>
      <w:r w:rsidR="002E1969">
        <w:rPr>
          <w:noProof/>
        </w:rPr>
        <w:t xml:space="preserve">Equation </w:t>
      </w:r>
      <w:r w:rsidR="002E1969">
        <w:t>8</w:t>
      </w:r>
      <w:r w:rsidR="00AE294A">
        <w:t>, Figure</w:t>
      </w:r>
      <w:r w:rsidR="00A821A6">
        <w:t>s</w:t>
      </w:r>
      <w:r w:rsidR="00AE294A">
        <w:t xml:space="preserve"> </w:t>
      </w:r>
      <w:r w:rsidR="0051183C">
        <w:t>2</w:t>
      </w:r>
      <w:r w:rsidR="00A821A6">
        <w:t xml:space="preserve"> and 3</w:t>
      </w:r>
      <w:r w:rsidR="004D4B76">
        <w:t>); therefore, change</w:t>
      </w:r>
      <w:r w:rsidR="009A1F6D">
        <w:t>s</w:t>
      </w:r>
      <w:r w:rsidR="004D4B76">
        <w:t xml:space="preserv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rsidR="00BC581C">
        <w:t>the ratio of juveniles and adults in the diets, and the size of the juvenile Chinook</w:t>
      </w:r>
      <w:r w:rsidR="004F2C4A">
        <w:t xml:space="preserve"> salmon</w:t>
      </w:r>
      <w:r w:rsidR="00BC581C">
        <w:t xml:space="preserve"> in inland waters. </w:t>
      </w:r>
      <w:r w:rsidR="00C15EB8">
        <w:t xml:space="preserve">The </w:t>
      </w:r>
      <w:r w:rsidR="00804C69">
        <w:t>parameterization</w:t>
      </w:r>
      <w:r w:rsidR="00C15EB8">
        <w:t xml:space="preserve"> of juvenile fish size can have a profound </w:t>
      </w:r>
      <w:r w:rsidR="00A60CCD">
        <w:t xml:space="preserve">and nonlinear </w:t>
      </w:r>
      <w:r w:rsidR="00C15EB8">
        <w:t xml:space="preserve">effect, because the energy content of a fish increases with </w:t>
      </w:r>
      <w:r w:rsidR="00EA0884">
        <w:t xml:space="preserve">the cube of </w:t>
      </w:r>
      <w:r w:rsidR="001740D0">
        <w:t xml:space="preserve">its </w:t>
      </w:r>
      <w:r w:rsidR="00C15EB8">
        <w:t>len</w:t>
      </w:r>
      <w:r w:rsidR="00C15EB8" w:rsidRPr="006607B4">
        <w:t>gth (</w:t>
      </w:r>
      <w:r w:rsidR="00147BA6">
        <w:t xml:space="preserve">Equation </w:t>
      </w:r>
      <w:r w:rsidR="00126F57">
        <w:t>9</w:t>
      </w:r>
      <w:r w:rsidR="00C15EB8" w:rsidRPr="006607B4">
        <w:t xml:space="preserve">).  </w:t>
      </w:r>
      <w:r w:rsidR="00C15EB8" w:rsidRPr="004F0D41">
        <w:t xml:space="preserve">If we reduce </w:t>
      </w:r>
      <w:r w:rsidR="001740D0" w:rsidRPr="004F0D41">
        <w:t xml:space="preserve">the </w:t>
      </w:r>
      <w:proofErr w:type="spellStart"/>
      <w:r w:rsidR="00C15EB8" w:rsidRPr="004F0D41">
        <w:t>smolt</w:t>
      </w:r>
      <w:proofErr w:type="spellEnd"/>
      <w:r w:rsidR="00C15EB8" w:rsidRPr="004F0D41">
        <w:t xml:space="preserve"> length </w:t>
      </w:r>
      <w:r w:rsidR="001740D0" w:rsidRPr="004F0D41">
        <w:t xml:space="preserve">at release </w:t>
      </w:r>
      <w:r w:rsidR="00C15EB8" w:rsidRPr="004F0D41">
        <w:t xml:space="preserve">from </w:t>
      </w:r>
      <w:r w:rsidR="00EA0884" w:rsidRPr="004F0D41">
        <w:t>9</w:t>
      </w:r>
      <w:r w:rsidR="00D72C35">
        <w:t>5</w:t>
      </w:r>
      <w:r w:rsidR="00EA0884" w:rsidRPr="004F0D41">
        <w:t xml:space="preserve"> mm to </w:t>
      </w:r>
      <w:r w:rsidR="0020270F">
        <w:t>45</w:t>
      </w:r>
      <w:r w:rsidR="0020270F" w:rsidRPr="004F0D41">
        <w:t xml:space="preserve"> </w:t>
      </w:r>
      <w:r w:rsidR="00C15EB8" w:rsidRPr="004F0D41">
        <w:t>mm</w:t>
      </w:r>
      <w:r w:rsidR="0020270F">
        <w:t xml:space="preserve"> (the difference between releasing fingerlings or fry)</w:t>
      </w:r>
      <w:r w:rsidR="009E13CD" w:rsidRPr="004F0D41">
        <w:t xml:space="preserve">, the energy content of a </w:t>
      </w:r>
      <w:r w:rsidR="00E56DC2">
        <w:t>juvenile</w:t>
      </w:r>
      <w:r w:rsidR="00E56DC2" w:rsidRPr="004F0D41">
        <w:t xml:space="preserve"> </w:t>
      </w:r>
      <w:r w:rsidR="009E13CD" w:rsidRPr="004F0D41">
        <w:t>is reduce</w:t>
      </w:r>
      <w:r w:rsidR="004F2C4A" w:rsidRPr="004F0D41">
        <w:t>d</w:t>
      </w:r>
      <w:r w:rsidR="009E13CD" w:rsidRPr="004F0D41">
        <w:t xml:space="preserve"> by </w:t>
      </w:r>
      <w:r w:rsidR="00D72C35">
        <w:t>~</w:t>
      </w:r>
      <w:r w:rsidR="0020270F">
        <w:t>90</w:t>
      </w:r>
      <w:r w:rsidR="009E13CD" w:rsidRPr="004F0D41">
        <w:t>%</w:t>
      </w:r>
      <w:r w:rsidR="004F2C4A" w:rsidRPr="004F0D41">
        <w:t xml:space="preserve">, and therefore the </w:t>
      </w:r>
      <w:r w:rsidR="009E13CD" w:rsidRPr="004F0D41">
        <w:t xml:space="preserve">number of </w:t>
      </w:r>
      <w:r w:rsidR="00E56DC2">
        <w:t>individual Chinook</w:t>
      </w:r>
      <w:r w:rsidR="00E56DC2" w:rsidRPr="004F0D41">
        <w:t xml:space="preserve"> </w:t>
      </w:r>
      <w:r w:rsidR="00391191">
        <w:t xml:space="preserve">salmon </w:t>
      </w:r>
      <w:r w:rsidR="009E13CD" w:rsidRPr="004F0D41">
        <w:t>need</w:t>
      </w:r>
      <w:r w:rsidR="00BC581C" w:rsidRPr="004F0D41">
        <w:t>ed</w:t>
      </w:r>
      <w:r w:rsidR="009E13CD" w:rsidRPr="004F0D41">
        <w:t xml:space="preserve"> to meet the energy demands </w:t>
      </w:r>
      <w:r w:rsidR="004F2C4A" w:rsidRPr="004F0D41">
        <w:t xml:space="preserve">of a predator is increased by a factor of </w:t>
      </w:r>
      <w:r w:rsidR="0020270F">
        <w:t>10</w:t>
      </w:r>
      <w:r w:rsidR="004F2C4A" w:rsidRPr="002232D5">
        <w:t>.</w:t>
      </w:r>
      <w:r w:rsidR="004F2C4A" w:rsidRPr="00F16870">
        <w:t xml:space="preserve"> </w:t>
      </w:r>
      <w:r w:rsidR="002232D5" w:rsidRPr="002232D5">
        <w:t xml:space="preserve">  </w:t>
      </w:r>
      <w:r w:rsidR="002E1969">
        <w:t xml:space="preserve">Similarly, the model is particularly sensitive to uncertainty in the fish condition (i.e., lean vs high lipid fish) </w:t>
      </w:r>
      <w:r w:rsidR="0079396B">
        <w:t xml:space="preserve">and this </w:t>
      </w:r>
      <w:r w:rsidR="002E1969">
        <w:t xml:space="preserve">can have impacts on both the biomass </w:t>
      </w:r>
      <w:r w:rsidR="002E1969">
        <w:lastRenderedPageBreak/>
        <w:t xml:space="preserve">and numbers of salmon </w:t>
      </w:r>
      <w:r w:rsidR="0079396B">
        <w:t xml:space="preserve">required to meet predator energetic demands </w:t>
      </w:r>
      <w:r w:rsidR="00AE294A">
        <w:t>(Figure</w:t>
      </w:r>
      <w:r w:rsidR="00A821A6">
        <w:t>s</w:t>
      </w:r>
      <w:r w:rsidR="00AE294A">
        <w:t xml:space="preserve"> </w:t>
      </w:r>
      <w:r w:rsidR="00FD2B20">
        <w:t>2</w:t>
      </w:r>
      <w:r w:rsidR="00A821A6">
        <w:t xml:space="preserve"> and 3</w:t>
      </w:r>
      <w:r w:rsidR="002E1969">
        <w:t>)</w:t>
      </w:r>
      <w:r w:rsidR="00FD2B20">
        <w:t>.</w:t>
      </w:r>
      <w:r w:rsidR="002E1969">
        <w:t xml:space="preserve"> </w:t>
      </w:r>
    </w:p>
    <w:p w14:paraId="62690D2B" w14:textId="77777777" w:rsidR="005455AE" w:rsidRPr="00D40E2C" w:rsidRDefault="00EF77A7" w:rsidP="00492B4B">
      <w:pPr>
        <w:pStyle w:val="Heading1"/>
        <w:spacing w:before="0"/>
      </w:pPr>
      <w:bookmarkStart w:id="22" w:name="future-research"/>
      <w:bookmarkStart w:id="23" w:name="conclusion"/>
      <w:bookmarkEnd w:id="22"/>
      <w:bookmarkEnd w:id="23"/>
      <w:r w:rsidRPr="00D40E2C">
        <w:t>Conclusion</w:t>
      </w:r>
    </w:p>
    <w:p w14:paraId="732B27F9" w14:textId="702D6383"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w:t>
      </w:r>
      <w:proofErr w:type="spellStart"/>
      <w:r w:rsidR="00EF77A7" w:rsidRPr="0092400F">
        <w:t>smolts</w:t>
      </w:r>
      <w:proofErr w:type="spellEnd"/>
      <w:r w:rsidR="00EF77A7" w:rsidRPr="0092400F">
        <w:t xml:space="preserve">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w:t>
      </w:r>
      <w:r w:rsidR="00391191">
        <w:t xml:space="preserve">salmon </w:t>
      </w:r>
      <w:r w:rsidR="00EF77A7">
        <w:t xml:space="preserve">stocks. In reality the Chinook salmon </w:t>
      </w:r>
      <w:r w:rsidR="0022331C">
        <w:t>in inland</w:t>
      </w:r>
      <w:r w:rsidR="00EF77A7">
        <w:t xml:space="preserve"> waters are a mixt</w:t>
      </w:r>
      <w:r w:rsidR="00391FAE">
        <w:t>u</w:t>
      </w:r>
      <w:r w:rsidR="00EF77A7">
        <w:t xml:space="preserve">re of </w:t>
      </w:r>
      <w:r w:rsidR="00376111">
        <w:t>U.S.</w:t>
      </w:r>
      <w:r w:rsidR="00EF77A7">
        <w:t xml:space="preserve"> and Canadian stocks, and the marine mammals predator</w:t>
      </w:r>
      <w:r w:rsidR="0022331C">
        <w:t>s</w:t>
      </w:r>
      <w:r w:rsidR="00EF77A7">
        <w:t xml:space="preserve"> </w:t>
      </w:r>
      <w:r w:rsidR="0022331C">
        <w:t xml:space="preserve">on the outer coast (from California to Alaska) </w:t>
      </w:r>
      <w:r w:rsidR="001A3273">
        <w:t xml:space="preserve">and their consumption of Chinook salmon </w:t>
      </w:r>
      <w:r w:rsidR="001A3273">
        <w:fldChar w:fldCharType="begin"/>
      </w:r>
      <w:r w:rsidR="001A3273">
        <w:instrText xml:space="preserve"> ADDIN ZOTERO_ITEM CSL_CITATION {"citationID":"1vdc0aim06","properties":{"formattedCitation":"(Adams et al. 2016)","plainCitation":"(Adams et al. 2016)"},"citationItems":[{"id":999,"uris":["http://zotero.org/users/local/DW6AEAS0/items/HAQ6IE8F"],"uri":["http://zotero.org/users/local/DW6AEAS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001A3273">
        <w:fldChar w:fldCharType="separate"/>
      </w:r>
      <w:r w:rsidR="001A3273" w:rsidRPr="001A3273">
        <w:t>(Adams et al. 2016)</w:t>
      </w:r>
      <w:r w:rsidR="001A3273">
        <w:fldChar w:fldCharType="end"/>
      </w:r>
      <w:r w:rsidR="001A3273">
        <w:t xml:space="preserve"> </w:t>
      </w:r>
      <w:r w:rsidR="0022331C">
        <w:t xml:space="preserve">may also be </w:t>
      </w:r>
      <w:r w:rsidR="00EF77A7">
        <w:t>impact</w:t>
      </w:r>
      <w:r w:rsidR="0022331C">
        <w:t>ing</w:t>
      </w:r>
      <w:r w:rsidR="00EF77A7">
        <w:t xml:space="preserve"> </w:t>
      </w:r>
      <w:r w:rsidR="0022331C">
        <w:t>these</w:t>
      </w:r>
      <w:r w:rsidR="00EF77A7">
        <w:t xml:space="preserve"> </w:t>
      </w:r>
      <w:r w:rsidR="00376111">
        <w:t>U.S.</w:t>
      </w:r>
      <w:r w:rsidR="00EF77A7">
        <w:t xml:space="preserve"> stocks. </w:t>
      </w:r>
      <w:r w:rsidR="00146A9D">
        <w:t>Further, there are other potential predators (harbor porpoise</w:t>
      </w:r>
      <w:r w:rsidR="00D46461">
        <w:t xml:space="preserve"> (</w:t>
      </w:r>
      <w:proofErr w:type="spellStart"/>
      <w:r w:rsidR="00D46461" w:rsidRPr="00867FB3">
        <w:rPr>
          <w:i/>
        </w:rPr>
        <w:t>Phocoena</w:t>
      </w:r>
      <w:proofErr w:type="spellEnd"/>
      <w:r w:rsidR="00D46461" w:rsidRPr="00867FB3">
        <w:rPr>
          <w:i/>
        </w:rPr>
        <w:t xml:space="preserve"> </w:t>
      </w:r>
      <w:proofErr w:type="spellStart"/>
      <w:r w:rsidR="00D46461" w:rsidRPr="00867FB3">
        <w:rPr>
          <w:i/>
        </w:rPr>
        <w:t>phocoena</w:t>
      </w:r>
      <w:proofErr w:type="spellEnd"/>
      <w:r w:rsidR="00D46461">
        <w:t>)</w:t>
      </w:r>
      <w:r w:rsidR="00146A9D">
        <w:t>, cormorants</w:t>
      </w:r>
      <w:r w:rsidR="00D46461">
        <w:t xml:space="preserve"> (</w:t>
      </w:r>
      <w:proofErr w:type="spellStart"/>
      <w:r w:rsidR="00D46461" w:rsidRPr="00867FB3">
        <w:rPr>
          <w:i/>
        </w:rPr>
        <w:t>Phalacrocorax</w:t>
      </w:r>
      <w:proofErr w:type="spellEnd"/>
      <w:r w:rsidR="00D46461">
        <w:t xml:space="preserve"> spp.)</w:t>
      </w:r>
      <w:r w:rsidR="00146A9D">
        <w:t xml:space="preserve">)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w:t>
      </w:r>
      <w:r w:rsidR="0022331C" w:rsidRPr="0097362C">
        <w:lastRenderedPageBreak/>
        <w:t xml:space="preserve">framework for coast-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t>Acknowledgements</w:t>
      </w:r>
    </w:p>
    <w:p w14:paraId="1BE5A08E" w14:textId="372C843D" w:rsidR="00B27555" w:rsidRPr="00B27555" w:rsidRDefault="00B27555" w:rsidP="00731691">
      <w:r>
        <w:t>We thank Chris Harvey</w:t>
      </w:r>
      <w:r w:rsidR="00DF5749">
        <w:t xml:space="preserve">, and three anonymous reviewers </w:t>
      </w:r>
      <w:r>
        <w:t xml:space="preserve">for reviewing versions of this manuscript.  We also thank </w:t>
      </w:r>
      <w:r>
        <w:rPr>
          <w:rStyle w:val="gi"/>
        </w:rPr>
        <w:t xml:space="preserve">Adrianne </w:t>
      </w:r>
      <w:proofErr w:type="spellStart"/>
      <w:r>
        <w:rPr>
          <w:rStyle w:val="gi"/>
        </w:rPr>
        <w:t>Akmajian</w:t>
      </w:r>
      <w:proofErr w:type="spellEnd"/>
      <w:r>
        <w:rPr>
          <w:rStyle w:val="gi"/>
        </w:rPr>
        <w:t xml:space="preserve"> and the Makah Tribe for providing diet data for the California and Steller sea lions</w:t>
      </w:r>
      <w:r w:rsidR="00217DA8">
        <w:rPr>
          <w:rStyle w:val="gi"/>
        </w:rPr>
        <w:t xml:space="preserve">, and </w:t>
      </w:r>
      <w:proofErr w:type="spellStart"/>
      <w:r w:rsidR="00217DA8">
        <w:rPr>
          <w:rStyle w:val="gi"/>
        </w:rPr>
        <w:t>Neala</w:t>
      </w:r>
      <w:proofErr w:type="spellEnd"/>
      <w:r w:rsidR="00217DA8">
        <w:rPr>
          <w:rStyle w:val="gi"/>
        </w:rPr>
        <w:t xml:space="preserve">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A spatially-explicit ecosystem model 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7A71FAF1" w14:textId="40BF5441" w:rsidR="001A3273" w:rsidRDefault="0086455D" w:rsidP="00D33920">
      <w:pPr>
        <w:pStyle w:val="Bibliography"/>
      </w:pPr>
      <w:r>
        <w:fldChar w:fldCharType="begin"/>
      </w:r>
      <w:r w:rsidR="00F34ADE">
        <w:instrText xml:space="preserve"> ADDIN ZOTERO_BIBL {"custom":[]} CSL_BIBLIOGRAPHY </w:instrText>
      </w:r>
      <w:r>
        <w:fldChar w:fldCharType="separate"/>
      </w:r>
      <w:r w:rsidR="001A3273">
        <w:t xml:space="preserve">Adams, J., Kaplan, I.C., Chasco, B., Marshall, K.N., Acevedo-Gutiérrez, A., and Ward, E.J. 2016. A century of Chinook salmon consumption by marine mammal predators in the Northeast Pacific Ocean. Ecol. Inform. </w:t>
      </w:r>
      <w:r w:rsidR="001A3273">
        <w:rPr>
          <w:b/>
          <w:bCs/>
        </w:rPr>
        <w:t>34</w:t>
      </w:r>
      <w:r w:rsidR="001A3273">
        <w:t>: 44–51.</w:t>
      </w:r>
    </w:p>
    <w:p w14:paraId="01B4F96C" w14:textId="77777777" w:rsidR="001A3273" w:rsidRDefault="001A3273" w:rsidP="00D33920">
      <w:pPr>
        <w:pStyle w:val="Bibliography"/>
      </w:pPr>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16D1601B" w14:textId="77777777" w:rsidR="001A3273" w:rsidRDefault="001A3273" w:rsidP="00D33920">
      <w:pPr>
        <w:pStyle w:val="Bibliography"/>
      </w:pPr>
      <w:r>
        <w:t>Argue, A.W. 1983. Strait of Georgia chinook and coho fishery. Dept. of Fisheries and Oceans. Available from http://agris.fao.org/agris-search/search.do?recordID=US201300358949 [accessed 13 March 2016].</w:t>
      </w:r>
    </w:p>
    <w:p w14:paraId="7960A44E" w14:textId="77777777" w:rsidR="001A3273" w:rsidRDefault="001A3273" w:rsidP="00D33920">
      <w:pPr>
        <w:pStyle w:val="Bibliography"/>
      </w:pPr>
      <w:r>
        <w:t xml:space="preserve">Bartell, S.M., Breck, J.E., Gardner, R.H., and Brenkert, A.L. 1986. Individual parameter perturbation and error analysis of fish bioenergetics models. Can. J. Fish. Aquat. Sci. </w:t>
      </w:r>
      <w:r>
        <w:rPr>
          <w:b/>
          <w:bCs/>
        </w:rPr>
        <w:t>43</w:t>
      </w:r>
      <w:r>
        <w:t>(1): 160–168.</w:t>
      </w:r>
    </w:p>
    <w:p w14:paraId="0B8C3388" w14:textId="77777777" w:rsidR="001A3273" w:rsidRDefault="001A3273" w:rsidP="00D33920">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CA1B12A" w14:textId="77777777" w:rsidR="001A3273" w:rsidRDefault="001A3273" w:rsidP="00D33920">
      <w:pPr>
        <w:pStyle w:val="Bibliography"/>
      </w:pPr>
      <w:r>
        <w:t xml:space="preserve">Beamish, R.J., Thomson, B.L., and McFarlane, G.A. 1992. Spiny dogfish predation on chinook and coho salmon and the potential effects on hatchery-produced salmon. Trans. Am. Fish. Soc. </w:t>
      </w:r>
      <w:r>
        <w:rPr>
          <w:b/>
          <w:bCs/>
        </w:rPr>
        <w:t>121</w:t>
      </w:r>
      <w:r>
        <w:t>(4): 444–455.</w:t>
      </w:r>
    </w:p>
    <w:p w14:paraId="02165A0D" w14:textId="77777777" w:rsidR="001A3273" w:rsidRDefault="001A3273" w:rsidP="00D33920">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2E894445" w14:textId="77777777" w:rsidR="001A3273" w:rsidRDefault="001A3273" w:rsidP="00D33920">
      <w:pPr>
        <w:pStyle w:val="Bibliography"/>
      </w:pPr>
      <w:r>
        <w:t>Bigg, M.A. 1969. The harbour seal in British Columbia. Fisheries Research Board of Canada Ottawa. Available from http://library.wur.nl/WebQuery/clc/409938 [accessed 13 March 2016].</w:t>
      </w:r>
    </w:p>
    <w:p w14:paraId="630CD09A" w14:textId="77777777" w:rsidR="001A3273" w:rsidRDefault="001A3273" w:rsidP="00D33920">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7DAB8400" w14:textId="77777777" w:rsidR="001A3273" w:rsidRDefault="001A3273" w:rsidP="00D33920">
      <w:pPr>
        <w:pStyle w:val="Bibliography"/>
      </w:pPr>
      <w:r>
        <w:t xml:space="preserve">Butler, J.R., Middlemas, S.J., Graham, I.M., Thompson, P.M., and Armstrong, J.D. 2006. Modelling the impacts of removing seal predation from Atlantic salmon, </w:t>
      </w:r>
      <w:r>
        <w:lastRenderedPageBreak/>
        <w:t xml:space="preserve">Salmo salar, rivers in Scotland: a tool for targeting conflict resolution. Fish. Manag. Ecol. </w:t>
      </w:r>
      <w:r>
        <w:rPr>
          <w:b/>
          <w:bCs/>
        </w:rPr>
        <w:t>13</w:t>
      </w:r>
      <w:r>
        <w:t>(5): 285–291.</w:t>
      </w:r>
    </w:p>
    <w:p w14:paraId="37F3EEF5" w14:textId="77777777" w:rsidR="001A3273" w:rsidRDefault="001A3273" w:rsidP="00D33920">
      <w:pPr>
        <w:pStyle w:val="Bibliography"/>
      </w:pPr>
      <w:r>
        <w:t>Canadian Science Advisory Secretariat. 2010. Population assessment Pacific harbour seal ( Phoba vitulina Richardsi). Scientific Advisory Report, Fisheries and Oceans Canada, Pacific Region. Available from http://www.dfo-mpo.gc.ca/Library/338997.pdf [accessed 13 March 2016].</w:t>
      </w:r>
    </w:p>
    <w:p w14:paraId="242309B1" w14:textId="77777777" w:rsidR="001A3273" w:rsidRDefault="001A3273" w:rsidP="00D33920">
      <w:pPr>
        <w:pStyle w:val="Bibliography"/>
      </w:pPr>
      <w:r>
        <w:t>Center for Whale Research. 2016. Study of Southern Resident Killer Whales. Available from http://www.whaleresearch.com/ [accessed 13 March 2016].</w:t>
      </w:r>
    </w:p>
    <w:p w14:paraId="6F379939" w14:textId="77777777" w:rsidR="001A3273" w:rsidRDefault="001A3273" w:rsidP="00D33920">
      <w:pPr>
        <w:pStyle w:val="Bibliography"/>
      </w:pPr>
      <w:r>
        <w:t>Clemons, E., Conrad, R., Simmons, C.D., Sharma, R., Grover, A., and Yuen, H. 2006. FISHERY REGULATION ASSESSMENT MODEL (FRAM). Available from http://www.pcouncil.org/bb/2006/0606/G1a_FRAM_Att_2.pdf [accessed 13 March 2016].</w:t>
      </w:r>
    </w:p>
    <w:p w14:paraId="42FE1C50" w14:textId="77777777" w:rsidR="001A3273" w:rsidRDefault="001A3273" w:rsidP="00D33920">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991059A" w14:textId="77777777" w:rsidR="001A3273" w:rsidRDefault="001A3273" w:rsidP="00D33920">
      <w:pPr>
        <w:pStyle w:val="Bibliography"/>
      </w:pPr>
      <w:r>
        <w:t>Federal Register 64(56):14307-14328. 2005. Available from https://www.gpo.gov/fdsys/pkg/FR-1999-03-24/html/FR-1999-03-24-FrontMatter.htm [accessed 3 April 2016].</w:t>
      </w:r>
    </w:p>
    <w:p w14:paraId="3B90A4EF" w14:textId="77777777" w:rsidR="001A3273" w:rsidRDefault="001A3273" w:rsidP="00D33920">
      <w:pPr>
        <w:pStyle w:val="Bibliography"/>
      </w:pPr>
      <w:r>
        <w:t>Federal Register 70(222):69903-69912. 2009. Available from https://www.gpo.gov/fdsys/granule/FR-2005-11-18/05-22859 [accessed 3 April 2016].</w:t>
      </w:r>
    </w:p>
    <w:p w14:paraId="3714434F" w14:textId="77777777" w:rsidR="001A3273" w:rsidRDefault="001A3273" w:rsidP="00D33920">
      <w:pPr>
        <w:pStyle w:val="Bibliography"/>
      </w:pPr>
      <w:r>
        <w:t xml:space="preserve">Ford, J.K., and Ellis, G.M. 2006. Selective foraging by fish-eating killer whales Orcinus orca in British Columbia. Mar. Ecol. Prog. Ser. </w:t>
      </w:r>
      <w:r>
        <w:rPr>
          <w:b/>
          <w:bCs/>
        </w:rPr>
        <w:t>316</w:t>
      </w:r>
      <w:r>
        <w:t>: 185–199.</w:t>
      </w:r>
    </w:p>
    <w:p w14:paraId="1F67096A" w14:textId="2BF8C6FE" w:rsidR="001A3273" w:rsidRDefault="001A3273" w:rsidP="00D33920">
      <w:pPr>
        <w:pStyle w:val="Bibliography"/>
      </w:pPr>
      <w:r>
        <w:t xml:space="preserve">Ford, J.K., Ellis, G.M., Barrett-Lennard, L.G., Morton, A.B., Palm, R.S., and Balcomb III, K.C. 1998. Dietary specialization in two sympatric populations of killer whales (Orcinus orca) in coastal British Columbia and adjacent waters. Can. J. Zool. </w:t>
      </w:r>
      <w:r>
        <w:rPr>
          <w:b/>
          <w:bCs/>
        </w:rPr>
        <w:t>76</w:t>
      </w:r>
      <w:r>
        <w:t>(8): 1456–1471.</w:t>
      </w:r>
    </w:p>
    <w:p w14:paraId="2520B17E" w14:textId="77777777" w:rsidR="001A3273" w:rsidRDefault="001A3273" w:rsidP="00D33920">
      <w:pPr>
        <w:pStyle w:val="Bibliography"/>
      </w:pPr>
      <w:r>
        <w:t xml:space="preserve">Ford, J.K., Ellis, G.M., Olesiuk, P.F., and Balcomb, K.C. 2010. Linking killer whale survival and prey abundance: food limitation in the oceans’ apex predator? Biol. Lett. </w:t>
      </w:r>
      <w:r>
        <w:rPr>
          <w:b/>
          <w:bCs/>
        </w:rPr>
        <w:t>6</w:t>
      </w:r>
      <w:r>
        <w:t>(1): 139–142.</w:t>
      </w:r>
    </w:p>
    <w:p w14:paraId="7246065D" w14:textId="77777777" w:rsidR="001A3273" w:rsidRDefault="001A3273" w:rsidP="00D33920">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036F0497" w14:textId="77777777" w:rsidR="001A3273" w:rsidRDefault="001A3273" w:rsidP="00D33920">
      <w:pPr>
        <w:pStyle w:val="Bibliography"/>
      </w:pPr>
      <w:r>
        <w:t xml:space="preserve">Ford, M.J., Hempelmann, J., Hanson, M.B., Ayres, K.L., Baird, R.W., Emmons, C.K., Lundin, J.I., Schorr, G.S., Wasser, S.K., and Park, L.K. 2016. Estimation of a </w:t>
      </w:r>
      <w:r>
        <w:lastRenderedPageBreak/>
        <w:t xml:space="preserve">Killer Whale (Orcinus orca) Population’s Diet Using Sequencing Analysis of DNA from Feces. PloS One </w:t>
      </w:r>
      <w:r>
        <w:rPr>
          <w:b/>
          <w:bCs/>
        </w:rPr>
        <w:t>11</w:t>
      </w:r>
      <w:r>
        <w:t>(1): e0144956.</w:t>
      </w:r>
    </w:p>
    <w:p w14:paraId="550FD06C" w14:textId="77777777" w:rsidR="001A3273" w:rsidRDefault="001A3273" w:rsidP="00D33920">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5ABBA895" w14:textId="77777777" w:rsidR="001A3273" w:rsidRDefault="001A3273" w:rsidP="00D33920">
      <w:pPr>
        <w:pStyle w:val="Bibliography"/>
      </w:pPr>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6C3F44CD" w14:textId="77777777" w:rsidR="001A3273" w:rsidRDefault="001A3273" w:rsidP="00D33920">
      <w:pPr>
        <w:pStyle w:val="Bibliography"/>
      </w:pPr>
      <w:r>
        <w:t xml:space="preserve">Harvey, C.J. 2009. Effects of temperature change on demersal fishes in the California Current: a bioenergetics approach. Can. J. Fish. Aquat. Sci. </w:t>
      </w:r>
      <w:r>
        <w:rPr>
          <w:b/>
          <w:bCs/>
        </w:rPr>
        <w:t>66</w:t>
      </w:r>
      <w:r>
        <w:t>(9): 1449–1461.</w:t>
      </w:r>
    </w:p>
    <w:p w14:paraId="523F6329" w14:textId="77777777" w:rsidR="001A3273" w:rsidRDefault="001A3273" w:rsidP="00D33920">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224EB952" w14:textId="0D1FCE07" w:rsidR="00AF74DE" w:rsidRPr="001E4BC1" w:rsidRDefault="00AF74DE" w:rsidP="00D33920">
      <w:pPr>
        <w:pStyle w:val="Bibliography"/>
      </w:pPr>
      <w:r>
        <w:t xml:space="preserve">Hilborn, R., Cox, S., Gulland, F., Hankin, D., Hobbs, T., Schindler, D.E. and Trites, A., 2012. The effects of salmon fisheries on Southern Resident killer whales: </w:t>
      </w:r>
      <w:r w:rsidRPr="001E4BC1">
        <w:t xml:space="preserve">Final report of the independent science panel. </w:t>
      </w:r>
      <w:r w:rsidRPr="001E4BC1">
        <w:rPr>
          <w:iCs/>
        </w:rPr>
        <w:t>Prepared with the assistance of DR Marmorek and AW Hall, ESSA Technologies Ltd., Vancouver, BC for National Marine Fisheries Service (Seattle. WA) and Fisheries and Oceans Canada (Vancouver. BC). xv</w:t>
      </w:r>
      <w:r w:rsidRPr="001E4BC1">
        <w:t>.</w:t>
      </w:r>
      <w:r w:rsidR="00A03CA5">
        <w:t xml:space="preserve"> </w:t>
      </w:r>
      <w:r w:rsidR="00A03CA5" w:rsidRPr="00A03CA5">
        <w:t>http://www.raincoast.org/wp-content/uploads/2009/07/kw-effects_of_salmon_fisheries_on_srkw-final-rpt.pdf</w:t>
      </w:r>
    </w:p>
    <w:p w14:paraId="64CBEAF1" w14:textId="77777777" w:rsidR="001A3273" w:rsidRDefault="001A3273" w:rsidP="00D33920">
      <w:pPr>
        <w:pStyle w:val="Bibliography"/>
      </w:pPr>
      <w:r w:rsidRPr="001E4BC1">
        <w:t>Hockin</w:t>
      </w:r>
      <w:r>
        <w:t xml:space="preserve">g, M.D., and Reynolds, J.D. 2011. Impacts of salmon on riparian plant diversity. Science </w:t>
      </w:r>
      <w:r>
        <w:rPr>
          <w:b/>
          <w:bCs/>
        </w:rPr>
        <w:t>331</w:t>
      </w:r>
      <w:r>
        <w:t>(6024): 1609–1612.</w:t>
      </w:r>
    </w:p>
    <w:p w14:paraId="7E011197" w14:textId="77777777" w:rsidR="001A3273" w:rsidRDefault="001A3273" w:rsidP="00D33920">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0A0CB93B" w14:textId="77777777" w:rsidR="001A3273" w:rsidRDefault="001A3273" w:rsidP="00D33920">
      <w:pPr>
        <w:pStyle w:val="Bibliography"/>
      </w:pPr>
      <w:r>
        <w:t xml:space="preserve">Holmes, E.E., Ward, E.J., and Wills, K. 2012. Marss: Multivariate autoregressive state-space models for analyzing time-series data. R J. </w:t>
      </w:r>
      <w:r>
        <w:rPr>
          <w:b/>
          <w:bCs/>
        </w:rPr>
        <w:t>4</w:t>
      </w:r>
      <w:r>
        <w:t>: 11–19.</w:t>
      </w:r>
    </w:p>
    <w:p w14:paraId="252ACB27" w14:textId="77777777" w:rsidR="001A3273" w:rsidRDefault="001A3273" w:rsidP="00D33920">
      <w:pPr>
        <w:pStyle w:val="Bibliography"/>
      </w:pPr>
      <w:r>
        <w:t xml:space="preserve">Howard, S., Lance, M.M., Jeffries, S.J., and Acevedo-Gutiérrez, A. 2013. Fish consumption by harbor seals (Phoca vitulina) in the San Juan Islands, Washington. Fish. Bull. </w:t>
      </w:r>
      <w:r>
        <w:rPr>
          <w:b/>
          <w:bCs/>
        </w:rPr>
        <w:t>111</w:t>
      </w:r>
      <w:r>
        <w:t>(1): 27.</w:t>
      </w:r>
    </w:p>
    <w:p w14:paraId="75C04BEA" w14:textId="77777777" w:rsidR="001A3273" w:rsidRDefault="001A3273" w:rsidP="00D33920">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6D2D4B6A" w14:textId="77777777" w:rsidR="001A3273" w:rsidRDefault="001A3273" w:rsidP="00D33920">
      <w:pPr>
        <w:pStyle w:val="Bibliography"/>
      </w:pPr>
      <w:r>
        <w:lastRenderedPageBreak/>
        <w:t xml:space="preserve">Ito, J., and Parker, R.R. 1971. A record of Pacific herring (Clupea harengus pallasi) feeding on juvenile Chinook salmon (Oncorhynchus tshawytscha) in a British Columbia estuary. J. Fish. Board Can. </w:t>
      </w:r>
      <w:r>
        <w:rPr>
          <w:b/>
          <w:bCs/>
        </w:rPr>
        <w:t>28</w:t>
      </w:r>
      <w:r>
        <w:t>(12): 1921–1921.</w:t>
      </w:r>
    </w:p>
    <w:p w14:paraId="7DB301A3" w14:textId="77777777" w:rsidR="001A3273" w:rsidRDefault="001A3273" w:rsidP="00D33920">
      <w:pPr>
        <w:pStyle w:val="Bibliography"/>
      </w:pPr>
      <w:r>
        <w:t>Jeffries, S., Huber, H., Calambokidis, J., and Laake, J. 2003. Trends and status of harbor seals in Washington State: 1978-1999. J. Wildl. Manag.: 207–218.</w:t>
      </w:r>
    </w:p>
    <w:p w14:paraId="5752CC37" w14:textId="77777777" w:rsidR="001A3273" w:rsidRDefault="001A3273" w:rsidP="00D33920">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1E713984" w14:textId="77777777" w:rsidR="001A3273" w:rsidRDefault="001A3273" w:rsidP="00D33920">
      <w:pPr>
        <w:pStyle w:val="Bibliography"/>
      </w:pPr>
      <w:r>
        <w:t xml:space="preserve">Kareiva, P., Marvier, M., and McClure, M. 2000. Recovery and management options for spring/summer chinook salmon in the Columbia River Basin. Science </w:t>
      </w:r>
      <w:r>
        <w:rPr>
          <w:b/>
          <w:bCs/>
        </w:rPr>
        <w:t>290</w:t>
      </w:r>
      <w:r>
        <w:t>(5493): 977–979.</w:t>
      </w:r>
    </w:p>
    <w:p w14:paraId="78B84721" w14:textId="77777777" w:rsidR="001A3273" w:rsidRDefault="001A3273" w:rsidP="00D33920">
      <w:pPr>
        <w:pStyle w:val="Bibliography"/>
      </w:pPr>
      <w:r>
        <w:t>Kleiber, M. 1975. The fire of life. Robert E. Kreiger N. Y.</w:t>
      </w:r>
    </w:p>
    <w:p w14:paraId="513BCCC7" w14:textId="1B22208E" w:rsidR="0008651F" w:rsidRDefault="0008651F" w:rsidP="00A03CA5">
      <w:pPr>
        <w:pStyle w:val="Bibliography"/>
      </w:pPr>
      <w:r>
        <w:t xml:space="preserve">Lance, M.M., Chang, W.Y., Jeffries, S.J., Pearson, S.F. and Acevedo-Gutiérrez, A., 2012. Harbor seal diet in northern Puget Sound: implications for the recovery of depressed fish stocks. </w:t>
      </w:r>
      <w:r w:rsidRPr="00A03CA5">
        <w:rPr>
          <w:iCs/>
        </w:rPr>
        <w:t>Marine Ecology Progress Series</w:t>
      </w:r>
      <w:r>
        <w:t xml:space="preserve">, </w:t>
      </w:r>
      <w:r w:rsidRPr="00A03CA5">
        <w:rPr>
          <w:b/>
          <w:iCs/>
        </w:rPr>
        <w:t>464</w:t>
      </w:r>
      <w:r>
        <w:t>: 257-271.</w:t>
      </w:r>
    </w:p>
    <w:p w14:paraId="119BEB10" w14:textId="77777777" w:rsidR="001A3273" w:rsidRDefault="001A3273" w:rsidP="00A03CA5">
      <w:pPr>
        <w:pStyle w:val="Bibliography"/>
      </w:pPr>
      <w:r>
        <w:t xml:space="preserve">Magera, A.M., Flemming, J.E.M., Kaschner, K., Christensen, L.B., and Lotze, H.K. 2013. Recovery trends in marine mammal populations. PloS One </w:t>
      </w:r>
      <w:r>
        <w:rPr>
          <w:b/>
          <w:bCs/>
        </w:rPr>
        <w:t>8</w:t>
      </w:r>
      <w:r>
        <w:t>(10): e77908.</w:t>
      </w:r>
    </w:p>
    <w:p w14:paraId="25956D33" w14:textId="77777777" w:rsidR="001A3273" w:rsidRDefault="001A3273" w:rsidP="00D33920">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708B13B1" w14:textId="77777777" w:rsidR="001A3273" w:rsidRDefault="001A3273" w:rsidP="00D33920">
      <w:pPr>
        <w:pStyle w:val="Bibliography"/>
      </w:pPr>
      <w:r>
        <w:t>Marshall, K.N., Stier, A.C., Samhouri, J.F., Kelly, R.P., and Ward, E.J. 2015. Conservation challenges of predator recovery. Conserv. Lett. Available from http://onlinelibrary.wiley.com/doi/10.1111/conl.12186/full [accessed 12 March 2016].</w:t>
      </w:r>
    </w:p>
    <w:p w14:paraId="227F6929" w14:textId="77777777" w:rsidR="001A3273" w:rsidRDefault="001A3273" w:rsidP="00D33920">
      <w:pPr>
        <w:pStyle w:val="Bibliography"/>
      </w:pPr>
      <w:r>
        <w:t>Mathisen, O.A., and Lopp, R.J. 1963. Photographic census of the Steller sea lion herds in Alaska, 1956-58. US Department of Interior, Fish and Wildlife Service.</w:t>
      </w:r>
    </w:p>
    <w:p w14:paraId="0CF2071D" w14:textId="77777777" w:rsidR="001A3273" w:rsidRDefault="001A3273" w:rsidP="00D33920">
      <w:pPr>
        <w:pStyle w:val="Bibliography"/>
      </w:pPr>
      <w:r>
        <w:t xml:space="preserve">Mohn, R., and Bowen, W.D. 1996. Grey seal predation on the eastern Scotian Shelf: modelling the impact on Atlantic cod. Can. J. Fish. Aquat. Sci. </w:t>
      </w:r>
      <w:r>
        <w:rPr>
          <w:b/>
          <w:bCs/>
        </w:rPr>
        <w:t>53</w:t>
      </w:r>
      <w:r>
        <w:t>(12): 2722–2738.</w:t>
      </w:r>
    </w:p>
    <w:p w14:paraId="3C07A65F" w14:textId="77777777" w:rsidR="001A3273" w:rsidRDefault="001A3273" w:rsidP="00D33920">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0C866541" w14:textId="77777777" w:rsidR="001A3273" w:rsidRDefault="001A3273" w:rsidP="00D33920">
      <w:pPr>
        <w:pStyle w:val="Bibliography"/>
      </w:pPr>
      <w:r>
        <w:t xml:space="preserve">Myers, J.M., Kope, R.G., Bryant, G.J., Teel, D., Lierheimer, L.J., Wainwright, T.C., Grant, W.S., Waknitz, F.W., Neely, K., Lindley, S.T., and others. 1998. Status review of chinook salmon from Washington, Idaho, Oregon, and California. Available </w:t>
      </w:r>
      <w:r>
        <w:lastRenderedPageBreak/>
        <w:t>from http://www.fws.gov/yreka/HydroDocs/Myers_etal_1998.pdf [accessed 22 March 2016].</w:t>
      </w:r>
    </w:p>
    <w:p w14:paraId="1AE720D1" w14:textId="77777777" w:rsidR="001A3273" w:rsidRDefault="001A3273" w:rsidP="00D33920">
      <w:pPr>
        <w:pStyle w:val="Bibliography"/>
      </w:pPr>
      <w:r>
        <w:t xml:space="preserve">Nagasawa, K. 1998. Predation by salmon sharks (Lamna ditropis) on Pacific salmon (Oncorhynchus spp.) in the North Pacific Ocean. North Pac. Anadromous Fish Comm. Bull. </w:t>
      </w:r>
      <w:r>
        <w:rPr>
          <w:b/>
          <w:bCs/>
        </w:rPr>
        <w:t>1</w:t>
      </w:r>
      <w:r>
        <w:t>: 419–433.</w:t>
      </w:r>
    </w:p>
    <w:p w14:paraId="2FE2C03A" w14:textId="77777777" w:rsidR="001A3273" w:rsidRDefault="001A3273" w:rsidP="00D33920">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28F543CB" w14:textId="77777777" w:rsidR="001A3273" w:rsidRDefault="001A3273" w:rsidP="00D33920">
      <w:pPr>
        <w:pStyle w:val="Bibliography"/>
      </w:pPr>
      <w:r>
        <w:t>National Marine Fisheries Service. 2008. Recovery Plan for Southern Resident Killer Whales (Orcinus orca). National Marine Fisheries Service, Northwest Region, Seattle, Washington. Available from http://www.beamreach.org/data/101/Science/processing/Nora/Papers/SRKW-Recov-Plan-Final.pdf [accessed 3 September 2016].</w:t>
      </w:r>
    </w:p>
    <w:p w14:paraId="64368A9A" w14:textId="77777777" w:rsidR="001A3273" w:rsidRDefault="001A3273" w:rsidP="00D33920">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1B701734" w14:textId="77777777" w:rsidR="001A3273" w:rsidRDefault="001A3273" w:rsidP="00D33920">
      <w:pPr>
        <w:pStyle w:val="Bibliography"/>
      </w:pPr>
      <w:r>
        <w:t>NMFS, N. 2015. California sea lion (Zalophus californianus):  U.S. Stock. NMFS, NOAA. Available from http://www.fisheries.noaa.gov/pr/species/mammals/sealions/california-sea-lion.html [accessed 13 March 2016].</w:t>
      </w:r>
    </w:p>
    <w:p w14:paraId="3636F6E4" w14:textId="77777777" w:rsidR="001A3273" w:rsidRDefault="001A3273" w:rsidP="00D33920">
      <w:pPr>
        <w:pStyle w:val="Bibliography"/>
      </w:pPr>
      <w:r>
        <w:t xml:space="preserve">Noren, D.P. 2011. Estimated field metabolic rates and prey requirements of resident killer whales. Mar. Mammal Sci. </w:t>
      </w:r>
      <w:r>
        <w:rPr>
          <w:b/>
          <w:bCs/>
        </w:rPr>
        <w:t>27</w:t>
      </w:r>
      <w:r>
        <w:t>(1): 60–77.</w:t>
      </w:r>
    </w:p>
    <w:p w14:paraId="75AA49DD" w14:textId="77777777" w:rsidR="001A3273" w:rsidRDefault="001A3273" w:rsidP="00D33920">
      <w:pPr>
        <w:pStyle w:val="Bibliography"/>
      </w:pPr>
      <w:r>
        <w:t xml:space="preserve">O’Neill, S.M., Ylitalo, G.M., and West, J.E. 2014. Energy content of Pacific salmon as prey of northern and southern resident killer whales. Endanger. Species Res. </w:t>
      </w:r>
      <w:r>
        <w:rPr>
          <w:b/>
          <w:bCs/>
        </w:rPr>
        <w:t>25</w:t>
      </w:r>
      <w:r>
        <w:t>(3): 265.</w:t>
      </w:r>
    </w:p>
    <w:p w14:paraId="20E0969A" w14:textId="77777777" w:rsidR="001A3273" w:rsidRDefault="001A3273" w:rsidP="00D33920">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62FE5A66" w14:textId="77777777" w:rsidR="001A3273" w:rsidRDefault="001A3273" w:rsidP="00D33920">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52DEEDB2" w14:textId="77777777" w:rsidR="001A3273" w:rsidRDefault="001A3273" w:rsidP="00D33920">
      <w:pPr>
        <w:pStyle w:val="Bibliography"/>
      </w:pPr>
      <w:r>
        <w:t>Pearson, S. 2016, March 1. Tasks and notes - Feb 12, 9am-noon: Puget Sound Salmon predators/predation rates discussion.</w:t>
      </w:r>
    </w:p>
    <w:p w14:paraId="4D519C0E" w14:textId="77777777" w:rsidR="001A3273" w:rsidRDefault="001A3273" w:rsidP="00D33920">
      <w:pPr>
        <w:pStyle w:val="Bibliography"/>
      </w:pPr>
      <w:r>
        <w:lastRenderedPageBreak/>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4EDCAF7C" w14:textId="77777777" w:rsidR="001A3273" w:rsidRDefault="001A3273" w:rsidP="00D33920">
      <w:pPr>
        <w:pStyle w:val="Bibliography"/>
      </w:pPr>
      <w:r>
        <w:t xml:space="preserve">Pitcher, K.W., and Calkins, D.G. 1981. Reproductive biology of Steller sea lions in the Gulf of Alaska. J. Mammal. </w:t>
      </w:r>
      <w:r>
        <w:rPr>
          <w:b/>
          <w:bCs/>
        </w:rPr>
        <w:t>62</w:t>
      </w:r>
      <w:r>
        <w:t>(3): 599–605.</w:t>
      </w:r>
    </w:p>
    <w:p w14:paraId="0344FF31" w14:textId="77777777" w:rsidR="001A3273" w:rsidRDefault="001A3273" w:rsidP="00D33920">
      <w:pPr>
        <w:pStyle w:val="Bibliography"/>
      </w:pPr>
      <w:r>
        <w:t>PSIT (Puget Sound Indian Tribes) and WDFW (Washington Department of Fish and Wildlife). 2010. Comprehensive Management Plan for Puget Sound Chinook: Harvest Management Component. Puget Sound Indian Tribes &amp; Washington Department of Fish and Wildlife, Olympia, WA.</w:t>
      </w:r>
    </w:p>
    <w:p w14:paraId="08FEB7CC" w14:textId="77777777" w:rsidR="001A3273" w:rsidRDefault="001A3273" w:rsidP="00D33920">
      <w:pPr>
        <w:pStyle w:val="Bibliography"/>
      </w:pPr>
      <w:r>
        <w:t>Puget Sound Chinook Salmon Hatcheries. 2004. Washington Department of Fish and Wildlife &amp; Puget Sound Treaty Tribes.</w:t>
      </w:r>
    </w:p>
    <w:p w14:paraId="2EDDBB0B" w14:textId="77777777" w:rsidR="001A3273" w:rsidRDefault="001A3273" w:rsidP="00D33920">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0B5D6CBB" w14:textId="77777777" w:rsidR="001A3273" w:rsidRDefault="001A3273" w:rsidP="00D33920">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1A210110" w14:textId="77777777" w:rsidR="001A3273" w:rsidRDefault="001A3273" w:rsidP="00D33920">
      <w:pPr>
        <w:pStyle w:val="Bibliography"/>
      </w:pPr>
      <w:r>
        <w:t xml:space="preserve">Roby, D.D., Lyons, D.E., Craig, D.P., Collis, K., and Visser, G.H. 2003. Quantifying the effect of predators on endangered species using a bioenergetics approach: Caspian terns and juvenile salmonids in the Columbia River estuary. Can. J. Zool. </w:t>
      </w:r>
      <w:r>
        <w:rPr>
          <w:b/>
          <w:bCs/>
        </w:rPr>
        <w:t>81</w:t>
      </w:r>
      <w:r>
        <w:t>(2): 250–265.</w:t>
      </w:r>
    </w:p>
    <w:p w14:paraId="7F328AB4" w14:textId="77777777" w:rsidR="001A3273" w:rsidRDefault="001A3273" w:rsidP="00D33920">
      <w:pPr>
        <w:pStyle w:val="Bibliography"/>
      </w:pPr>
      <w:r>
        <w:t>Ruckelshaus, M.H., Levin, P., Johnson, J.B., and Kareiva, P.M. 2002. The Pacific salmon wars: what science brings to the challenge of recovering species. Annu. Rev. Ecol. Syst.: 665–706.</w:t>
      </w:r>
    </w:p>
    <w:p w14:paraId="51001350" w14:textId="77777777" w:rsidR="001A3273" w:rsidRDefault="001A3273" w:rsidP="00D33920">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0AF1C64C" w14:textId="77777777" w:rsidR="001A3273" w:rsidRDefault="001A3273" w:rsidP="00D33920">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78510A1A" w14:textId="77777777" w:rsidR="001A3273" w:rsidRDefault="001A3273" w:rsidP="00D33920">
      <w:pPr>
        <w:pStyle w:val="Bibliography"/>
      </w:pPr>
      <w:r>
        <w:lastRenderedPageBreak/>
        <w:t xml:space="preserve">Scheuerell, M.D., and Williams, J.G. 2005. Forecasting climate-induced changes in the survival of Snake River spring/summer Chinook salmon (Oncorhynchus tshawytscha). Fish. Oceanogr. </w:t>
      </w:r>
      <w:r>
        <w:rPr>
          <w:b/>
          <w:bCs/>
        </w:rPr>
        <w:t>14</w:t>
      </w:r>
      <w:r>
        <w:t>(6): 448–457.</w:t>
      </w:r>
    </w:p>
    <w:p w14:paraId="57FD8600" w14:textId="77777777" w:rsidR="001A3273" w:rsidRDefault="001A3273" w:rsidP="00D33920">
      <w:pPr>
        <w:pStyle w:val="Bibliography"/>
      </w:pPr>
      <w:r>
        <w:t>Scordino, J., Akmajian, A.M., and Riemer, S.D. 2014. California and Steller sea lion diets in northwest Washington, 2010-2013.</w:t>
      </w:r>
    </w:p>
    <w:p w14:paraId="340A7FE6" w14:textId="77777777" w:rsidR="001A3273" w:rsidRDefault="001A3273" w:rsidP="00D33920">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11D9627D" w14:textId="77777777" w:rsidR="001A3273" w:rsidRDefault="001A3273" w:rsidP="00D33920">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5BA41745" w14:textId="77777777" w:rsidR="001A3273" w:rsidRDefault="001A3273" w:rsidP="00D33920">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411DA54E" w14:textId="77777777" w:rsidR="001A3273" w:rsidRDefault="001A3273" w:rsidP="00D33920">
      <w:pPr>
        <w:pStyle w:val="Bibliography"/>
      </w:pPr>
      <w:r>
        <w:t>T. C. W. Economics. 2008. Economic analysis of the non-treaty commercial and recreational fisheries in Washington State. Washington Department of Fish and Wildlife. Available from http://wdfw.wa.gov/publications/00464/wdfw00464.pdf.</w:t>
      </w:r>
    </w:p>
    <w:p w14:paraId="295B891D" w14:textId="77777777" w:rsidR="001A3273" w:rsidRDefault="001A3273" w:rsidP="00D33920">
      <w:pPr>
        <w:pStyle w:val="Bibliography"/>
      </w:pPr>
      <w:r>
        <w:t xml:space="preserve">Temte, J.L. 1991. Precise birth timing in captive harbor seals (Phoca vitulina) and California sea lions (Zalophus californianus). Mar. Mammal Sci. </w:t>
      </w:r>
      <w:r>
        <w:rPr>
          <w:b/>
          <w:bCs/>
        </w:rPr>
        <w:t>7</w:t>
      </w:r>
      <w:r>
        <w:t>(2): 145–156.</w:t>
      </w:r>
    </w:p>
    <w:p w14:paraId="37A7E6F7" w14:textId="77777777" w:rsidR="001A3273" w:rsidRDefault="001A3273" w:rsidP="00D33920">
      <w:pPr>
        <w:pStyle w:val="Bibliography"/>
      </w:pPr>
      <w:r>
        <w:t xml:space="preserve">Temte, J.L. 1994. Photoperiod control of birth timing in the harbour seal (Phoca vitulina). J. Zool. </w:t>
      </w:r>
      <w:r>
        <w:rPr>
          <w:b/>
          <w:bCs/>
        </w:rPr>
        <w:t>233</w:t>
      </w:r>
      <w:r>
        <w:t>(3): 369–384.</w:t>
      </w:r>
    </w:p>
    <w:p w14:paraId="3F546BDF" w14:textId="77777777" w:rsidR="001A3273" w:rsidRDefault="001A3273" w:rsidP="00D33920">
      <w:pPr>
        <w:pStyle w:val="Bibliography"/>
      </w:pPr>
      <w:r>
        <w:t xml:space="preserve">Thomas, A.C., Lance, M.M., Jeffries, S.J., Miner, B.G., and Acevedo-Gutiérrez, A. 2011. Harbor seal foraging response to a seasonal resource pulse, spawning Pacific herring. Mar. Ecol. Prog. Ser. </w:t>
      </w:r>
      <w:r>
        <w:rPr>
          <w:b/>
          <w:bCs/>
        </w:rPr>
        <w:t>441</w:t>
      </w:r>
      <w:r>
        <w:t>: 225–239.</w:t>
      </w:r>
    </w:p>
    <w:p w14:paraId="24BB1132" w14:textId="6E2416AC" w:rsidR="001A3273" w:rsidRDefault="001A3273" w:rsidP="00D33920">
      <w:pPr>
        <w:pStyle w:val="Bibliography"/>
      </w:pPr>
      <w:r>
        <w:t>Thomas, A.C., Nelson, B., Lance, M.M., Deagle, B., and Trites, A. 2016. Harbour seals target juvenile salmon of conservation concern. Can. J. Fish. Aquat. Sci.</w:t>
      </w:r>
      <w:r w:rsidR="004D741B">
        <w:t xml:space="preserve">  Accepted.</w:t>
      </w:r>
      <w:r w:rsidR="00136FD7">
        <w:t xml:space="preserve"> CJFAS</w:t>
      </w:r>
      <w:r w:rsidR="00136FD7" w:rsidRPr="00136FD7">
        <w:t>-2015-0558</w:t>
      </w:r>
      <w:r w:rsidR="00136FD7">
        <w:t>.</w:t>
      </w:r>
    </w:p>
    <w:p w14:paraId="378F7412" w14:textId="77777777" w:rsidR="001A3273" w:rsidRDefault="001A3273" w:rsidP="00D33920">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1564A644" w14:textId="77777777" w:rsidR="001A3273" w:rsidRDefault="001A3273" w:rsidP="00D33920">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3909C54D" w14:textId="77777777" w:rsidR="00AF74DE" w:rsidRDefault="00AF74DE" w:rsidP="00D33920">
      <w:pPr>
        <w:pStyle w:val="Bibliography"/>
      </w:pPr>
    </w:p>
    <w:p w14:paraId="159EEDF8" w14:textId="1742672C" w:rsidR="00AF74DE" w:rsidRDefault="00AF74DE" w:rsidP="00D33920">
      <w:pPr>
        <w:pStyle w:val="Bibliography"/>
      </w:pPr>
      <w:r>
        <w:t>Vilchis, L.I., Johnson, C.K., Evenson, J.R., Pearson, S.F., Barry, K.L., Davidson, P., Raphael, M.G. and Gaydos, J.K., 2015. Assessing ecological correlates of marine bird declines to inform marine conservation</w:t>
      </w:r>
      <w:r w:rsidRPr="001E4BC1">
        <w:t xml:space="preserve">. </w:t>
      </w:r>
      <w:r w:rsidRPr="001E4BC1">
        <w:rPr>
          <w:iCs/>
        </w:rPr>
        <w:t>Conservation Biology</w:t>
      </w:r>
      <w:r w:rsidRPr="001E4BC1">
        <w:t>,</w:t>
      </w:r>
      <w:r>
        <w:t xml:space="preserve"> </w:t>
      </w:r>
      <w:r w:rsidRPr="001E4BC1">
        <w:rPr>
          <w:iCs/>
        </w:rPr>
        <w:t>29</w:t>
      </w:r>
      <w:r w:rsidR="00BF657A">
        <w:t>(1):</w:t>
      </w:r>
      <w:r>
        <w:t xml:space="preserve"> 154-163.</w:t>
      </w:r>
    </w:p>
    <w:p w14:paraId="514B3C5E" w14:textId="124CC9A2" w:rsidR="001A3273" w:rsidRDefault="001A3273" w:rsidP="00D33920">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4E57CECB" w14:textId="77777777" w:rsidR="001A3273" w:rsidRDefault="001A3273" w:rsidP="00D33920">
      <w:pPr>
        <w:pStyle w:val="Bibliography"/>
      </w:pPr>
      <w:r>
        <w:t xml:space="preserve">Ward, E.J., Holmes, E.E., and Balcomb, K.C. 2009. Quantifying the effects of prey abundance on killer whale reproduction. J. Appl. Ecol. </w:t>
      </w:r>
      <w:r>
        <w:rPr>
          <w:b/>
          <w:bCs/>
        </w:rPr>
        <w:t>46</w:t>
      </w:r>
      <w:r>
        <w:t>(3): 632–640.</w:t>
      </w:r>
    </w:p>
    <w:p w14:paraId="19A52A20" w14:textId="77777777" w:rsidR="001A3273" w:rsidRDefault="001A3273" w:rsidP="00D33920">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704DC212" w14:textId="77777777" w:rsidR="001A3273" w:rsidRDefault="001A3273" w:rsidP="00D33920">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721B326F" w14:textId="77777777" w:rsidR="001A3273" w:rsidRDefault="001A3273" w:rsidP="00D33920">
      <w:pPr>
        <w:pStyle w:val="Bibliography"/>
      </w:pPr>
      <w:r>
        <w:t>Wiles, G.J. 2015. Periodic Status Review for the Steller Sea Lion. Washington Department of Fish and Wildlife, Olympia, WA. Available from http://wdfw.wa.gov/publications/01641/wdfw01641.pdf [accessed 13 March 2016].</w:t>
      </w:r>
    </w:p>
    <w:p w14:paraId="186ABCF2" w14:textId="7A86DFDC" w:rsidR="001A3273" w:rsidRDefault="001A3273" w:rsidP="00D33920">
      <w:pPr>
        <w:pStyle w:val="Bibliography"/>
      </w:pPr>
      <w:r>
        <w:t>Williams, R., Krk</w:t>
      </w:r>
      <w:r w:rsidR="00600ED8">
        <w:t>o</w:t>
      </w:r>
      <w:r>
        <w:t xml:space="preserve">vsek, M., Ashe, E., Branch, T.A., Clark, S., Hammond, P.S., Hoyt, E., Noren, D.P., Rosen, D., and Winship, A. 2011. Competing conservation objectives for predators and prey: estimating killer whale prey requirements for Chinook salmon. PloS One </w:t>
      </w:r>
      <w:r>
        <w:rPr>
          <w:b/>
          <w:bCs/>
        </w:rPr>
        <w:t>6</w:t>
      </w:r>
      <w:r>
        <w:t>(11): e26738.</w:t>
      </w:r>
    </w:p>
    <w:p w14:paraId="44999F5C" w14:textId="77777777" w:rsidR="00352E5A" w:rsidRDefault="00352E5A" w:rsidP="00D33920">
      <w:pPr>
        <w:pStyle w:val="Bibliography"/>
      </w:pPr>
      <w:r>
        <w:t xml:space="preserve">Williams, T.M., Estes, J.A., Doak, D.F. and Springer, A.M., 2004. Killer appetites: assessing the role of predators in ecological communities. </w:t>
      </w:r>
      <w:r w:rsidRPr="00A03CA5">
        <w:rPr>
          <w:iCs/>
        </w:rPr>
        <w:t>Ecology</w:t>
      </w:r>
      <w:r w:rsidRPr="00A03CA5">
        <w:t xml:space="preserve">, </w:t>
      </w:r>
      <w:r w:rsidRPr="00A03CA5">
        <w:rPr>
          <w:b/>
          <w:iCs/>
        </w:rPr>
        <w:t>85</w:t>
      </w:r>
      <w:r>
        <w:t>(12), pp.3373-3384.</w:t>
      </w:r>
    </w:p>
    <w:p w14:paraId="51DF43B0" w14:textId="54836908" w:rsidR="001A3273" w:rsidRDefault="001A3273" w:rsidP="00D33920">
      <w:pPr>
        <w:pStyle w:val="Bibliography"/>
      </w:pPr>
      <w:r>
        <w:t>Winship, A.J., Hunter, A.M., Rosen, D.A., and Trites, A.W. 2006. Food consumption by sea lions: existing data and techniques. Sea Lions World Alsk. Sea Grant Coll. Program: 177–191.</w:t>
      </w:r>
    </w:p>
    <w:p w14:paraId="7D34A47B" w14:textId="77777777" w:rsidR="001A3273" w:rsidRDefault="001A3273" w:rsidP="00D33920">
      <w:pPr>
        <w:pStyle w:val="Bibliography"/>
      </w:pPr>
      <w:r>
        <w:t xml:space="preserve">Winship, A.J., Trites, A.W., and Calkins, D.G. 2001. Growth in body size of the Steller sea lion (Eumetopias jubatus). J. Mammal. </w:t>
      </w:r>
      <w:r>
        <w:rPr>
          <w:b/>
          <w:bCs/>
        </w:rPr>
        <w:t>82</w:t>
      </w:r>
      <w:r>
        <w:t>(2): 500–519.</w:t>
      </w:r>
    </w:p>
    <w:p w14:paraId="24CCED71" w14:textId="532544A9" w:rsidR="001A3273" w:rsidRDefault="001A3273" w:rsidP="00D33920">
      <w:pPr>
        <w:pStyle w:val="Bibliography"/>
      </w:pPr>
      <w:r>
        <w:t xml:space="preserve">Winship, A.J., Trites, A.W., and Rosen, D.A. 2002. A bioenergetic model for estimating the food requirements of Steller sea lions Eumetopias jubatus in Alaska, USA. Mar. Ecol. Prog. Ser. </w:t>
      </w:r>
      <w:r>
        <w:rPr>
          <w:b/>
          <w:bCs/>
        </w:rPr>
        <w:t>229</w:t>
      </w:r>
      <w:r>
        <w:t>: 291–312.</w:t>
      </w:r>
    </w:p>
    <w:p w14:paraId="64BDCCAF" w14:textId="77777777" w:rsidR="001A3273" w:rsidRDefault="001A3273" w:rsidP="00D33920">
      <w:pPr>
        <w:pStyle w:val="Bibliography"/>
      </w:pPr>
      <w:r>
        <w:lastRenderedPageBreak/>
        <w:t xml:space="preserve">Wright, B.E., Riemer, S.D., Brown, R.F., Ougzin, A.M., and Bucklin, K.A. 2007. Assessment of harbor seal predation on adult salmonids in a Pacific Northwest estuary. Ecol. Appl. </w:t>
      </w:r>
      <w:r>
        <w:rPr>
          <w:b/>
          <w:bCs/>
        </w:rPr>
        <w:t>17</w:t>
      </w:r>
      <w:r>
        <w:t>(2): 338–351.</w:t>
      </w:r>
    </w:p>
    <w:p w14:paraId="60623E19" w14:textId="77777777" w:rsidR="001A3273" w:rsidRDefault="001A3273" w:rsidP="00D33920">
      <w:pPr>
        <w:pStyle w:val="Bibliography"/>
      </w:pPr>
      <w:r>
        <w:t xml:space="preserve">Zier, J.C., and Gaydos, J.K. 2014. Harbor seal species profile. Encycl. Puget Sound June </w:t>
      </w:r>
      <w:r>
        <w:rPr>
          <w:b/>
          <w:bCs/>
        </w:rPr>
        <w:t>9</w:t>
      </w:r>
      <w:r>
        <w:t>: 2014.</w:t>
      </w:r>
    </w:p>
    <w:p w14:paraId="59A9773D" w14:textId="1A3DB2B7" w:rsidR="00E3462C" w:rsidRDefault="0086455D" w:rsidP="00FD639A">
      <w:r>
        <w:fldChar w:fldCharType="end"/>
      </w:r>
      <w:r w:rsidR="00E3462C">
        <w:br w:type="page"/>
      </w:r>
    </w:p>
    <w:p w14:paraId="2F4D416B" w14:textId="0D679174" w:rsidR="000F3CF4" w:rsidRDefault="000E6978" w:rsidP="00AB4B13">
      <w:bookmarkStart w:id="24" w:name="citations"/>
      <w:bookmarkStart w:id="25" w:name="_Ref444604249"/>
      <w:bookmarkEnd w:id="24"/>
      <w:r>
        <w:lastRenderedPageBreak/>
        <w:t xml:space="preserve">Figure </w:t>
      </w:r>
      <w:r w:rsidR="002724CE">
        <w:fldChar w:fldCharType="begin"/>
      </w:r>
      <w:r w:rsidR="002724CE">
        <w:instrText xml:space="preserve"> SEQ Figure \* ARABIC </w:instrText>
      </w:r>
      <w:r w:rsidR="002724CE">
        <w:fldChar w:fldCharType="separate"/>
      </w:r>
      <w:r w:rsidR="00731691">
        <w:rPr>
          <w:noProof/>
        </w:rPr>
        <w:t>1</w:t>
      </w:r>
      <w:r w:rsidR="002724CE">
        <w:rPr>
          <w:noProof/>
        </w:rPr>
        <w:fldChar w:fldCharType="end"/>
      </w:r>
      <w:bookmarkEnd w:id="25"/>
      <w:r>
        <w:t>.</w:t>
      </w:r>
    </w:p>
    <w:p w14:paraId="30D16C0B" w14:textId="15FC07CE" w:rsidR="000F3CF4" w:rsidRDefault="00EA47C1" w:rsidP="00350BB6">
      <w:r>
        <w:rPr>
          <w:noProof/>
        </w:rPr>
        <w:drawing>
          <wp:inline distT="0" distB="0" distL="0" distR="0" wp14:anchorId="7314C0C0" wp14:editId="170611A7">
            <wp:extent cx="4572000" cy="7429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_preyConsumedByNumBiomass.tiff"/>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1EE0C1AA" w14:textId="00C4385D" w:rsidR="00E96B13" w:rsidRPr="00E96B13" w:rsidRDefault="00645B74" w:rsidP="000B683B">
      <w:bookmarkStart w:id="26" w:name="_Ref444630575"/>
      <w:r>
        <w:lastRenderedPageBreak/>
        <w:t xml:space="preserve">Figure </w:t>
      </w:r>
      <w:bookmarkEnd w:id="26"/>
      <w:r w:rsidR="006D4145">
        <w:t>2</w:t>
      </w:r>
      <w:r>
        <w:t>.</w:t>
      </w:r>
    </w:p>
    <w:p w14:paraId="3269E77D" w14:textId="12931606" w:rsidR="00B07690" w:rsidRDefault="003875BA">
      <w:pPr>
        <w:spacing w:before="0" w:after="0" w:line="240" w:lineRule="auto"/>
        <w:ind w:firstLine="0"/>
      </w:pPr>
      <w:r>
        <w:rPr>
          <w:noProof/>
        </w:rPr>
        <w:drawing>
          <wp:inline distT="0" distB="0" distL="0" distR="0" wp14:anchorId="5AC17C3C" wp14:editId="48FFA614">
            <wp:extent cx="5706110" cy="73221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110" cy="7322185"/>
                    </a:xfrm>
                    <a:prstGeom prst="rect">
                      <a:avLst/>
                    </a:prstGeom>
                    <a:noFill/>
                  </pic:spPr>
                </pic:pic>
              </a:graphicData>
            </a:graphic>
          </wp:inline>
        </w:drawing>
      </w:r>
      <w:r w:rsidR="00B07690">
        <w:br w:type="page"/>
      </w:r>
    </w:p>
    <w:p w14:paraId="38C8229F" w14:textId="593DC98C" w:rsidR="00B07690" w:rsidRDefault="00B07690" w:rsidP="001C633B">
      <w:r>
        <w:lastRenderedPageBreak/>
        <w:t>Figure 3.</w:t>
      </w:r>
    </w:p>
    <w:p w14:paraId="4F01AAC6" w14:textId="7A8C7050" w:rsidR="00B94186" w:rsidRDefault="00B07690" w:rsidP="001C633B">
      <w:r>
        <w:rPr>
          <w:noProof/>
        </w:rPr>
        <w:drawing>
          <wp:inline distT="0" distB="0" distL="0" distR="0" wp14:anchorId="044DDE64" wp14:editId="515CB0E8">
            <wp:extent cx="5486400" cy="731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sensitivityForRPSS.png"/>
                    <pic:cNvPicPr/>
                  </pic:nvPicPr>
                  <pic:blipFill>
                    <a:blip r:embed="rId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r w:rsidR="00B94186">
        <w:br w:type="page"/>
      </w:r>
    </w:p>
    <w:p w14:paraId="73A087B0" w14:textId="78BD974F" w:rsidR="000571F8" w:rsidRDefault="000571F8" w:rsidP="00AB4B13">
      <w:r>
        <w:lastRenderedPageBreak/>
        <w:t xml:space="preserve">Figure </w:t>
      </w:r>
      <w:r w:rsidR="00B07690">
        <w:t>4</w:t>
      </w:r>
      <w:r>
        <w:t>.</w:t>
      </w:r>
    </w:p>
    <w:p w14:paraId="2F83A785" w14:textId="193510CA" w:rsidR="00B07690" w:rsidRDefault="00B07690" w:rsidP="00AB4B13"/>
    <w:p w14:paraId="1AA8A7D9" w14:textId="3F259B39" w:rsidR="000571F8" w:rsidRDefault="001235B5" w:rsidP="00AB4B13">
      <w:r>
        <w:rPr>
          <w:noProof/>
        </w:rPr>
        <w:drawing>
          <wp:inline distT="0" distB="0" distL="0" distR="0" wp14:anchorId="639E4C39" wp14:editId="54EEA394">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innipedProjectImpacts_pptx.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B94186">
        <w:t xml:space="preserve"> </w:t>
      </w:r>
      <w:r w:rsidR="00A90C60">
        <w:br w:type="page"/>
      </w:r>
      <w:bookmarkStart w:id="27" w:name="_Ref444714611"/>
    </w:p>
    <w:p w14:paraId="16473242" w14:textId="002483B0" w:rsidR="007673A0" w:rsidRDefault="007673A0" w:rsidP="00AB4B13">
      <w:r>
        <w:lastRenderedPageBreak/>
        <w:t xml:space="preserve">Figure </w:t>
      </w:r>
      <w:bookmarkEnd w:id="27"/>
      <w:r w:rsidR="00B07690">
        <w:t>5</w:t>
      </w:r>
      <w:r w:rsidR="000571F8">
        <w:t>.</w:t>
      </w:r>
    </w:p>
    <w:p w14:paraId="05F422DB" w14:textId="77777777" w:rsidR="00202730" w:rsidRDefault="00F332F2">
      <w:pPr>
        <w:spacing w:before="0" w:after="0" w:line="240" w:lineRule="auto"/>
        <w:ind w:firstLine="0"/>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6C06AEE" w14:textId="77777777" w:rsidR="000344EF" w:rsidRDefault="000344EF">
      <w:pPr>
        <w:spacing w:before="0" w:after="0" w:line="240" w:lineRule="auto"/>
        <w:ind w:firstLine="0"/>
      </w:pPr>
      <w:r>
        <w:br w:type="page"/>
      </w:r>
    </w:p>
    <w:p w14:paraId="4012CEE5" w14:textId="2F2CC05F" w:rsidR="000F3CF4" w:rsidRPr="004F0D41" w:rsidRDefault="00BA31F1" w:rsidP="000F3CF4">
      <w:pPr>
        <w:ind w:firstLine="0"/>
      </w:pPr>
      <w:r w:rsidRPr="004F0D41">
        <w:lastRenderedPageBreak/>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xml:space="preserve">, in </w:t>
      </w:r>
      <w:r w:rsidR="00D2603E">
        <w:t>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152E3A9D" w14:textId="725267E4" w:rsidR="000344EF" w:rsidRDefault="000571F8" w:rsidP="00DE4DEF">
      <w:pPr>
        <w:spacing w:before="0" w:after="200"/>
        <w:ind w:firstLine="0"/>
      </w:pPr>
      <w:bookmarkStart w:id="28" w:name="_Ref444692624"/>
      <w:r>
        <w:t xml:space="preserve">Figure </w:t>
      </w:r>
      <w:r w:rsidR="006D4145">
        <w:t>2</w:t>
      </w:r>
      <w:r w:rsidR="000344EF">
        <w:t xml:space="preserve">.  Individual parameter perturbation (IPP)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1CAF2352" w14:textId="5E688D1D" w:rsidR="000344EF" w:rsidRDefault="000571F8" w:rsidP="000344EF">
      <w:pPr>
        <w:spacing w:before="0" w:after="200"/>
        <w:ind w:firstLine="0"/>
      </w:pPr>
      <w:r>
        <w:t xml:space="preserve">Figure </w:t>
      </w:r>
      <w:r w:rsidR="006D4145">
        <w:t>3</w:t>
      </w:r>
      <w:r w:rsidR="000344EF">
        <w:t xml:space="preserve">.  Relative partial sums of squares (RPSS)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4B5F529A" w14:textId="5FD84AAC" w:rsidR="006D4145" w:rsidRDefault="006D4145" w:rsidP="006D4145">
      <w:pPr>
        <w:ind w:firstLine="0"/>
      </w:pPr>
      <w:r w:rsidRPr="004F0D41">
        <w:t xml:space="preserve">Figure </w:t>
      </w:r>
      <w:r>
        <w:t>4</w:t>
      </w:r>
      <w:r w:rsidRPr="004F0D41">
        <w:t xml:space="preserve">.  Potential </w:t>
      </w:r>
      <w:r w:rsidR="002518FF">
        <w:t>mortality</w:t>
      </w:r>
      <w:r w:rsidR="002518FF" w:rsidRPr="004F0D41">
        <w:t xml:space="preserve"> </w:t>
      </w:r>
      <w:r w:rsidRPr="004F0D41">
        <w:t>of adult Chinook salmon (</w:t>
      </w:r>
      <w:r>
        <w:t>thousands</w:t>
      </w:r>
      <w:r w:rsidRPr="004F0D41">
        <w:t xml:space="preserve">) returning to Puget Sound inland waters due to </w:t>
      </w:r>
      <w:proofErr w:type="spellStart"/>
      <w:r w:rsidRPr="004F0D41">
        <w:t>smolt</w:t>
      </w:r>
      <w:proofErr w:type="spellEnd"/>
      <w:r w:rsidRPr="004F0D41">
        <w:t xml:space="preserve"> consumption by harbor seals (a), Steller sea lions (b), and California sea lions (c), the predicted ad</w:t>
      </w:r>
      <w:r>
        <w:t xml:space="preserve">ult Chinook predation by killer whales based on the bioenergetics model (d), and the total catches in Puget Sound waters by commercial (e) and recreational (f) fisheries.  Harvest between 2010 and </w:t>
      </w:r>
      <w:r>
        <w:lastRenderedPageBreak/>
        <w:t xml:space="preserve">2015 are based on averages </w:t>
      </w:r>
      <w:r>
        <w:fldChar w:fldCharType="begin"/>
      </w:r>
      <w:r>
        <w:instrText xml:space="preserve"> ADDIN ZOTERO_ITEM CSL_CITATION {"citationID":"q1ppklhn2","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fldChar w:fldCharType="separate"/>
      </w:r>
      <w:r w:rsidRPr="00D2603E">
        <w:t>(PSIT (Puget Sound Indian Tribes) and WDFW (Washington Department of Fish and Wildlife) 2010)</w:t>
      </w:r>
      <w:r>
        <w:fldChar w:fldCharType="end"/>
      </w:r>
      <w:r>
        <w:t xml:space="preserve"> and estimates of age composition are based escapement data without ocean age 1 individuals which are below the legal size limit.</w:t>
      </w:r>
    </w:p>
    <w:p w14:paraId="7228F4D8" w14:textId="01F3082C" w:rsidR="000571F8" w:rsidRDefault="000571F8" w:rsidP="005D52E5">
      <w:pPr>
        <w:spacing w:before="0" w:after="200"/>
        <w:ind w:firstLine="0"/>
      </w:pPr>
      <w:r>
        <w:t xml:space="preserve">Figure </w:t>
      </w:r>
      <w:r w:rsidR="006D4145">
        <w:t>5</w:t>
      </w:r>
      <w:r>
        <w:t>.  The number of juvenile Chinook salmon released (in millions) by Puget Sound hatcheries (dashed line) and the mortality as a function of the estimated harbor seal consumption (solid line), assuming that harbor seals in inland waters feed exclusively on Puget Sound hatchery Chinook salmon stocks.</w:t>
      </w:r>
    </w:p>
    <w:p w14:paraId="4B6B4A65" w14:textId="77777777" w:rsidR="005D52E5" w:rsidRDefault="005D52E5" w:rsidP="005D52E5">
      <w:pPr>
        <w:spacing w:before="0" w:after="200"/>
        <w:ind w:firstLine="0"/>
        <w:sectPr w:rsidR="005D52E5" w:rsidSect="00835003">
          <w:pgSz w:w="12240" w:h="15840"/>
          <w:pgMar w:top="1440" w:right="1800" w:bottom="1440" w:left="1800" w:header="720" w:footer="720" w:gutter="0"/>
          <w:lnNumType w:countBy="1" w:restart="continuous"/>
          <w:cols w:space="720"/>
          <w:docGrid w:linePitch="326"/>
        </w:sectPr>
      </w:pPr>
    </w:p>
    <w:p w14:paraId="0858E57B" w14:textId="77777777" w:rsidR="000344EF" w:rsidRDefault="000344EF" w:rsidP="00DE4DEF">
      <w:pPr>
        <w:spacing w:before="0" w:after="200"/>
        <w:ind w:firstLine="0"/>
        <w:sectPr w:rsidR="000344EF" w:rsidSect="00835003">
          <w:pgSz w:w="12240" w:h="15840"/>
          <w:pgMar w:top="1440" w:right="1800" w:bottom="1440" w:left="1800" w:header="720" w:footer="720" w:gutter="0"/>
          <w:lnNumType w:countBy="1" w:restart="continuous"/>
          <w:cols w:space="720"/>
          <w:docGrid w:linePitch="326"/>
        </w:sectPr>
      </w:pPr>
    </w:p>
    <w:p w14:paraId="522583AF" w14:textId="33012DCB" w:rsidR="00570A76" w:rsidRDefault="00570A76" w:rsidP="00AB4B13">
      <w:r>
        <w:lastRenderedPageBreak/>
        <w:t xml:space="preserve">Table </w:t>
      </w:r>
      <w:r w:rsidR="002724CE">
        <w:fldChar w:fldCharType="begin"/>
      </w:r>
      <w:r w:rsidR="002724CE">
        <w:instrText xml:space="preserve"> SEQ Table \* ARABIC </w:instrText>
      </w:r>
      <w:r w:rsidR="002724CE">
        <w:fldChar w:fldCharType="separate"/>
      </w:r>
      <w:r w:rsidR="00731691">
        <w:rPr>
          <w:noProof/>
        </w:rPr>
        <w:t>1</w:t>
      </w:r>
      <w:r w:rsidR="002724CE">
        <w:rPr>
          <w:noProof/>
        </w:rPr>
        <w:fldChar w:fldCharType="end"/>
      </w:r>
      <w:bookmarkEnd w:id="28"/>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4B982202" w:rsidR="004D6F6C" w:rsidRPr="000B683B" w:rsidRDefault="00726B4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7A7A9C5D" w:rsidR="004D6F6C" w:rsidRPr="000B683B" w:rsidRDefault="008B5174" w:rsidP="0089154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Noren</w:t>
            </w:r>
            <w:proofErr w:type="spellEnd"/>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89154A">
              <w:rPr>
                <w:rFonts w:ascii="Calibri" w:eastAsia="Times New Roman" w:hAnsi="Calibri"/>
                <w:color w:val="000000"/>
                <w:sz w:val="20"/>
                <w:szCs w:val="20"/>
              </w:rPr>
              <w:instrText xml:space="preserve"> ADDIN ZOTERO_ITEM CSL_CITATION {"citationID":"KSOFgfP8","properties":{"formattedCitation":"(Noren 2011)","plainCitation":"(Noren 2011)"},"citationItems":[{"id":48,"uris":["http://zotero.org/users/local/DW6AEAS0/items/5GXHK5V3"],"uri":["http://zotero.org/users/local/DW6AEAS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125975" w:rsidRPr="000B683B">
              <w:rPr>
                <w:rFonts w:ascii="Calibri" w:eastAsia="Times New Roman" w:hAnsi="Calibri"/>
                <w:color w:val="000000"/>
                <w:sz w:val="20"/>
                <w:szCs w:val="20"/>
              </w:rPr>
              <w:fldChar w:fldCharType="separate"/>
            </w:r>
            <w:r w:rsidR="0089154A" w:rsidRPr="00D33920">
              <w:rPr>
                <w:rFonts w:ascii="Calibri" w:hAnsi="Calibri"/>
                <w:sz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Boulva</w:t>
            </w:r>
            <w:proofErr w:type="spellEnd"/>
            <w:r w:rsidRPr="000B683B">
              <w:rPr>
                <w:rFonts w:ascii="Calibri" w:eastAsia="Times New Roman" w:hAnsi="Calibri"/>
                <w:color w:val="000000"/>
                <w:sz w:val="20"/>
                <w:szCs w:val="20"/>
              </w:rPr>
              <w:t xml:space="preserve">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Bigg</w:t>
            </w:r>
            <w:proofErr w:type="spellEnd"/>
            <w:r>
              <w:rPr>
                <w:rFonts w:ascii="Calibri" w:eastAsia="Times New Roman" w:hAnsi="Calibri"/>
                <w:color w:val="000000"/>
                <w:sz w:val="20"/>
                <w:szCs w:val="20"/>
              </w:rPr>
              <w:t xml:space="preserve">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Zier</w:t>
            </w:r>
            <w:proofErr w:type="spellEnd"/>
            <w:r>
              <w:rPr>
                <w:rFonts w:ascii="Calibri" w:eastAsia="Times New Roman" w:hAnsi="Calibri"/>
                <w:color w:val="000000"/>
                <w:sz w:val="20"/>
                <w:szCs w:val="20"/>
              </w:rPr>
              <w:t xml:space="preserve"> and </w:t>
            </w:r>
            <w:proofErr w:type="spellStart"/>
            <w:r>
              <w:rPr>
                <w:rFonts w:ascii="Calibri" w:eastAsia="Times New Roman" w:hAnsi="Calibri"/>
                <w:color w:val="000000"/>
                <w:sz w:val="20"/>
                <w:szCs w:val="20"/>
              </w:rPr>
              <w:t>Gaydos</w:t>
            </w:r>
            <w:proofErr w:type="spellEnd"/>
            <w:r>
              <w:rPr>
                <w:rFonts w:ascii="Calibri" w:eastAsia="Times New Roman" w:hAnsi="Calibri"/>
                <w:color w:val="000000"/>
                <w:sz w:val="20"/>
                <w:szCs w:val="20"/>
              </w:rPr>
              <w:t xml:space="preserve">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5F51C193" w:rsidR="004D6F6C" w:rsidRPr="000B683B" w:rsidRDefault="00E44BD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8C04F5">
              <w:rPr>
                <w:rFonts w:ascii="Calibri" w:eastAsia="Times New Roman" w:hAnsi="Calibri"/>
                <w:color w:val="000000"/>
                <w:sz w:val="20"/>
                <w:szCs w:val="20"/>
              </w:rPr>
              <w:t>.</w:t>
            </w:r>
            <w:r w:rsidR="004D6F6C" w:rsidRPr="000B683B">
              <w:rPr>
                <w:rFonts w:ascii="Calibri" w:eastAsia="Times New Roman" w:hAnsi="Calibri"/>
                <w:color w:val="000000"/>
                <w:sz w:val="20"/>
                <w:szCs w:val="20"/>
              </w:rPr>
              <w:t xml:space="preserve"> </w:t>
            </w:r>
            <w:r w:rsidR="008C04F5">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6FBC8251" w:rsidR="004D6F6C" w:rsidRPr="000B683B" w:rsidRDefault="004D6F6C" w:rsidP="005C0F4B">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Noren</w:t>
            </w:r>
            <w:proofErr w:type="spellEnd"/>
            <w:r w:rsidRPr="006964E8">
              <w:rPr>
                <w:rFonts w:ascii="Calibri" w:eastAsia="Times New Roman" w:hAnsi="Calibri"/>
                <w:color w:val="000000"/>
                <w:sz w:val="20"/>
                <w:szCs w:val="20"/>
              </w:rPr>
              <w:t xml:space="preserve">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05259ED6" w:rsidR="00335066" w:rsidRDefault="006E7282" w:rsidP="00AB4B13">
      <w:bookmarkStart w:id="29" w:name="_Ref444717319"/>
      <w:r>
        <w:lastRenderedPageBreak/>
        <w:t xml:space="preserve">Table </w:t>
      </w:r>
      <w:r w:rsidR="002724CE">
        <w:fldChar w:fldCharType="begin"/>
      </w:r>
      <w:r w:rsidR="002724CE">
        <w:instrText xml:space="preserve"> SEQ Table \* ARABIC </w:instrText>
      </w:r>
      <w:r w:rsidR="002724CE">
        <w:fldChar w:fldCharType="separate"/>
      </w:r>
      <w:r w:rsidR="00731691">
        <w:rPr>
          <w:noProof/>
        </w:rPr>
        <w:t>2</w:t>
      </w:r>
      <w:r w:rsidR="002724CE">
        <w:rPr>
          <w:noProof/>
        </w:rPr>
        <w:fldChar w:fldCharType="end"/>
      </w:r>
      <w:bookmarkEnd w:id="29"/>
      <w:r>
        <w:t>.</w:t>
      </w:r>
      <w:r w:rsidR="00335066">
        <w:t xml:space="preserve"> List of subscripts, variables, and </w:t>
      </w:r>
      <w:r w:rsidR="00D855A8">
        <w:t xml:space="preserve">parameters </w:t>
      </w:r>
      <w:r w:rsidR="00335066">
        <w:t>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0F4B2873" w:rsidR="00335066" w:rsidRPr="00F52E41" w:rsidRDefault="00335066" w:rsidP="00862DAF">
            <w:pPr>
              <w:pStyle w:val="Table"/>
            </w:pPr>
            <w:r w:rsidRPr="00F52E41">
              <w:t xml:space="preserve">Predator </w:t>
            </w:r>
            <w:r w:rsidR="00862DAF" w:rsidRPr="00F52E41">
              <w:t>ac</w:t>
            </w:r>
            <w:r w:rsidR="00862DAF">
              <w:t>t</w:t>
            </w:r>
            <w:r w:rsidR="00862DAF" w:rsidRPr="00F52E41">
              <w:t>iv</w:t>
            </w:r>
            <w:r w:rsidR="00862DAF">
              <w:t>i</w:t>
            </w:r>
            <w:r w:rsidR="00862DAF" w:rsidRPr="00F52E41">
              <w:t xml:space="preserve">ty </w:t>
            </w:r>
            <w:r w:rsidRPr="00F52E41">
              <w:t>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proofErr w:type="spellStart"/>
            <w:r>
              <w:t>Ch</w:t>
            </w:r>
            <w:proofErr w:type="spellEnd"/>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2724CE"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2724CE"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proofErr w:type="spellStart"/>
            <w:r>
              <w:t>Allometric</w:t>
            </w:r>
            <w:proofErr w:type="spellEnd"/>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proofErr w:type="spellStart"/>
            <w:r>
              <w:t>Allometric</w:t>
            </w:r>
            <w:proofErr w:type="spellEnd"/>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324FB1DA" w:rsidR="00335066" w:rsidRDefault="006E7282" w:rsidP="00731691">
      <w:pPr>
        <w:spacing w:line="240" w:lineRule="auto"/>
        <w:ind w:firstLine="0"/>
      </w:pPr>
      <w:bookmarkStart w:id="30" w:name="_Ref439871759"/>
      <w:r>
        <w:t xml:space="preserve">Table </w:t>
      </w:r>
      <w:r w:rsidR="002724CE">
        <w:fldChar w:fldCharType="begin"/>
      </w:r>
      <w:r w:rsidR="002724CE">
        <w:instrText xml:space="preserve"> SEQ Table \* ARABIC </w:instrText>
      </w:r>
      <w:r w:rsidR="002724CE">
        <w:fldChar w:fldCharType="separate"/>
      </w:r>
      <w:r w:rsidR="00731691">
        <w:rPr>
          <w:noProof/>
        </w:rPr>
        <w:t>3</w:t>
      </w:r>
      <w:r w:rsidR="002724CE">
        <w:rPr>
          <w:noProof/>
        </w:rPr>
        <w:fldChar w:fldCharType="end"/>
      </w:r>
      <w:bookmarkEnd w:id="30"/>
      <w:r w:rsidR="00334D90">
        <w:t xml:space="preserve">. </w:t>
      </w:r>
      <w:r w:rsidR="00F93EA4">
        <w:t>Processes</w:t>
      </w:r>
      <w:r w:rsidR="00334D90">
        <w:t xml:space="preserve"> of the bioenergetics models by species</w:t>
      </w:r>
      <w:r w:rsidR="000E0AD5">
        <w:t xml:space="preserve"> where “</w:t>
      </w:r>
      <m:oMath>
        <m:r>
          <m:rPr>
            <m:sty m:val="p"/>
          </m:rPr>
          <w:rPr>
            <w:rFonts w:ascii="Cambria Math" w:hAnsi="Cambria Math"/>
          </w:rPr>
          <m:t>×</m:t>
        </m:r>
      </m:oMath>
      <w:r w:rsidR="000E0AD5">
        <w:t xml:space="preserve">” denotes the </w:t>
      </w:r>
      <w:r w:rsidR="00F93EA4">
        <w:t>process is explicitly included</w:t>
      </w:r>
      <w:r w:rsidR="000E0AD5">
        <w:t xml:space="preserve"> in the energetic models:</w:t>
      </w:r>
      <w:r w:rsidR="00C1330D">
        <w:t xml:space="preserve"> P = reproductive costs; GC = growth costs; </w:t>
      </w:r>
      <w:proofErr w:type="spellStart"/>
      <w:r w:rsidR="00C1330D">
        <w:t>Ef</w:t>
      </w:r>
      <w:proofErr w:type="spellEnd"/>
      <w:r w:rsidR="00C1330D">
        <w:t xml:space="preserve"> = </w:t>
      </w:r>
      <w:r w:rsidR="00DD7118">
        <w:t>metabolic</w:t>
      </w:r>
      <w:r w:rsidR="00C1330D">
        <w:t xml:space="preserve"> efficiency; AC = activity </w:t>
      </w:r>
      <w:r w:rsidR="00C1330D" w:rsidRPr="006679BF">
        <w:t>costs</w:t>
      </w:r>
      <w:r w:rsidR="00334D90" w:rsidRPr="006679BF">
        <w:t>.</w:t>
      </w:r>
      <w:r w:rsidR="00AD465D" w:rsidRPr="005F2429">
        <w:t xml:space="preserve"> </w:t>
      </w:r>
      <w:r w:rsidR="00AD465D" w:rsidRPr="00D33920">
        <w:t>Parameter values and functional forms are detailed in Tables A1, A3, and A4</w:t>
      </w:r>
      <w:r w:rsidR="00AD465D" w:rsidRPr="006679BF">
        <w:t>.</w:t>
      </w:r>
      <w:r w:rsidR="00AD465D">
        <w:t xml:space="preserve"> </w:t>
      </w:r>
      <w:r w:rsidR="00BE3797" w:rsidRPr="00A03CA5">
        <w:rPr>
          <w:vertAlign w:val="superscript"/>
        </w:rPr>
        <w:t>†</w:t>
      </w:r>
      <w:r w:rsidR="00BE3797">
        <w:t xml:space="preserve">The daily prey energy requirements in </w:t>
      </w:r>
      <w:proofErr w:type="spellStart"/>
      <w:r w:rsidR="00BE3797">
        <w:t>Noren</w:t>
      </w:r>
      <w:proofErr w:type="spellEnd"/>
      <w:r w:rsidR="00BE3797">
        <w:t xml:space="preserve"> (2011) </w:t>
      </w:r>
      <w:r w:rsidR="00FF5E5F">
        <w:t xml:space="preserve">- equations 3 and 4 - </w:t>
      </w:r>
      <w:r w:rsidR="00BE3797">
        <w:t xml:space="preserve">account for metabolic efficiency based on estimates from Williams et al. (2004). </w:t>
      </w:r>
      <w:r w:rsidR="00AD465D">
        <w:t xml:space="preserve"> </w:t>
      </w:r>
    </w:p>
    <w:tbl>
      <w:tblPr>
        <w:tblW w:w="0" w:type="pct"/>
        <w:tblLook w:val="04A0" w:firstRow="1" w:lastRow="0" w:firstColumn="1" w:lastColumn="0" w:noHBand="0" w:noVBand="1"/>
      </w:tblPr>
      <w:tblGrid>
        <w:gridCol w:w="1901"/>
        <w:gridCol w:w="374"/>
        <w:gridCol w:w="475"/>
        <w:gridCol w:w="446"/>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proofErr w:type="spellStart"/>
            <w:r w:rsidRPr="00F52E41">
              <w:t>Winship</w:t>
            </w:r>
            <w:proofErr w:type="spellEnd"/>
            <w:r w:rsidRPr="00F52E41">
              <w:t xml:space="preserve">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proofErr w:type="spellStart"/>
            <w:r w:rsidRPr="00F52E41">
              <w:t>Winship</w:t>
            </w:r>
            <w:proofErr w:type="spellEnd"/>
            <w:r w:rsidRPr="00F52E41">
              <w:t xml:space="preserve">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266BC433" w:rsidR="00334D90" w:rsidRPr="00F52E41" w:rsidRDefault="00BE3797" w:rsidP="000F3CF4">
            <w:pPr>
              <w:pStyle w:val="Table"/>
            </w:pPr>
            <m:oMath>
              <m:r>
                <m:rPr>
                  <m:sty m:val="p"/>
                </m:rPr>
                <w:rPr>
                  <w:rFonts w:ascii="Cambria Math" w:hAnsi="Cambria Math"/>
                </w:rPr>
                <m:t>×</m:t>
              </m:r>
            </m:oMath>
            <w:r w:rsidRPr="00A03CA5">
              <w:rPr>
                <w:vertAlign w:val="superscript"/>
              </w:rPr>
              <w:t>†</w:t>
            </w: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3666BFFA" w:rsidR="00334D90" w:rsidRPr="00F52E41" w:rsidRDefault="00334D90" w:rsidP="00A03CA5">
            <w:pPr>
              <w:pStyle w:val="Table"/>
            </w:pPr>
            <w:proofErr w:type="spellStart"/>
            <w:r w:rsidRPr="00F52E41">
              <w:t>Noren</w:t>
            </w:r>
            <w:proofErr w:type="spellEnd"/>
            <w:r w:rsidRPr="00F52E41">
              <w:t xml:space="preserve">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5E7C1099" w:rsidR="00C7242B" w:rsidRDefault="00C7242B" w:rsidP="00AB4B13">
      <w:bookmarkStart w:id="31" w:name="_Ref444544386"/>
      <w:r>
        <w:t xml:space="preserve">Table </w:t>
      </w:r>
      <w:r w:rsidR="002724CE">
        <w:fldChar w:fldCharType="begin"/>
      </w:r>
      <w:r w:rsidR="002724CE">
        <w:instrText xml:space="preserve"> SEQ Table \* ARABIC </w:instrText>
      </w:r>
      <w:r w:rsidR="002724CE">
        <w:fldChar w:fldCharType="separate"/>
      </w:r>
      <w:r w:rsidR="00731691">
        <w:rPr>
          <w:noProof/>
        </w:rPr>
        <w:t>4</w:t>
      </w:r>
      <w:r w:rsidR="002724CE">
        <w:rPr>
          <w:noProof/>
        </w:rPr>
        <w:fldChar w:fldCharType="end"/>
      </w:r>
      <w:bookmarkEnd w:id="31"/>
      <w:r>
        <w:t>.  Length (cm), energy content (</w:t>
      </w:r>
      <w:r w:rsidR="00991D3B">
        <w:t>kJ</w:t>
      </w:r>
      <w:r>
        <w:t xml:space="preserve">) and energy </w:t>
      </w:r>
      <w:r w:rsidR="00404E37">
        <w:t xml:space="preserve">based on </w:t>
      </w:r>
      <w:proofErr w:type="spellStart"/>
      <w:r>
        <w:t>smolt</w:t>
      </w:r>
      <w:proofErr w:type="spellEnd"/>
      <w:r>
        <w:t xml:space="preserve">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6394F27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5</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E57365" w:rsidRPr="00C7242B" w14:paraId="2B5FF2B7" w14:textId="77777777" w:rsidTr="00350BB6">
        <w:trPr>
          <w:trHeight w:val="327"/>
        </w:trPr>
        <w:tc>
          <w:tcPr>
            <w:tcW w:w="2269" w:type="dxa"/>
            <w:tcBorders>
              <w:top w:val="nil"/>
              <w:left w:val="nil"/>
              <w:right w:val="nil"/>
            </w:tcBorders>
            <w:shd w:val="clear" w:color="auto" w:fill="auto"/>
            <w:noWrap/>
            <w:vAlign w:val="bottom"/>
            <w:hideMark/>
          </w:tcPr>
          <w:p w14:paraId="0DFB366E" w14:textId="1932981A" w:rsidR="00E57365" w:rsidRPr="00492B4B" w:rsidRDefault="00E57365" w:rsidP="00DF5749">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w:t>
            </w:r>
            <w:r w:rsidR="00DF5749">
              <w:rPr>
                <w:rFonts w:ascii="Times New Roman" w:eastAsia="Times New Roman" w:hAnsi="Times New Roman"/>
                <w:color w:val="000000"/>
              </w:rPr>
              <w:t>kJ</w:t>
            </w:r>
            <w:r w:rsidRPr="00492B4B">
              <w:rPr>
                <w:rFonts w:ascii="Times New Roman" w:eastAsia="Times New Roman" w:hAnsi="Times New Roman"/>
                <w:color w:val="000000"/>
              </w:rPr>
              <w:t>)</w:t>
            </w:r>
          </w:p>
        </w:tc>
        <w:tc>
          <w:tcPr>
            <w:tcW w:w="1020" w:type="dxa"/>
            <w:tcBorders>
              <w:top w:val="nil"/>
              <w:left w:val="nil"/>
              <w:right w:val="nil"/>
            </w:tcBorders>
            <w:shd w:val="clear" w:color="auto" w:fill="auto"/>
            <w:noWrap/>
            <w:vAlign w:val="bottom"/>
            <w:hideMark/>
          </w:tcPr>
          <w:p w14:paraId="7963D740" w14:textId="5895A282"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54</w:t>
            </w:r>
          </w:p>
        </w:tc>
        <w:tc>
          <w:tcPr>
            <w:tcW w:w="1152" w:type="dxa"/>
            <w:tcBorders>
              <w:top w:val="nil"/>
              <w:left w:val="nil"/>
              <w:right w:val="nil"/>
            </w:tcBorders>
            <w:shd w:val="clear" w:color="auto" w:fill="auto"/>
            <w:noWrap/>
            <w:vAlign w:val="bottom"/>
            <w:hideMark/>
          </w:tcPr>
          <w:p w14:paraId="0645A26C" w14:textId="2A5C647E" w:rsidR="00E57365" w:rsidRPr="00E57365"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12,280</w:t>
            </w:r>
          </w:p>
        </w:tc>
        <w:tc>
          <w:tcPr>
            <w:tcW w:w="1152" w:type="dxa"/>
            <w:tcBorders>
              <w:top w:val="nil"/>
              <w:left w:val="nil"/>
              <w:right w:val="nil"/>
            </w:tcBorders>
            <w:shd w:val="clear" w:color="auto" w:fill="auto"/>
            <w:noWrap/>
            <w:vAlign w:val="bottom"/>
            <w:hideMark/>
          </w:tcPr>
          <w:p w14:paraId="3874B990" w14:textId="3587EECB"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36,694</w:t>
            </w:r>
          </w:p>
        </w:tc>
        <w:tc>
          <w:tcPr>
            <w:tcW w:w="1152" w:type="dxa"/>
            <w:tcBorders>
              <w:top w:val="nil"/>
              <w:left w:val="nil"/>
              <w:right w:val="nil"/>
            </w:tcBorders>
            <w:shd w:val="clear" w:color="auto" w:fill="auto"/>
            <w:noWrap/>
            <w:vAlign w:val="bottom"/>
            <w:hideMark/>
          </w:tcPr>
          <w:p w14:paraId="70FFA938" w14:textId="3AE0C45A"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62,028</w:t>
            </w:r>
          </w:p>
        </w:tc>
        <w:tc>
          <w:tcPr>
            <w:tcW w:w="1152" w:type="dxa"/>
            <w:tcBorders>
              <w:top w:val="nil"/>
              <w:left w:val="nil"/>
              <w:right w:val="nil"/>
            </w:tcBorders>
            <w:shd w:val="clear" w:color="auto" w:fill="auto"/>
            <w:noWrap/>
            <w:vAlign w:val="bottom"/>
            <w:hideMark/>
          </w:tcPr>
          <w:p w14:paraId="1B0BB65E" w14:textId="5BD98C08"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82,400</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r w:rsidRPr="00492B4B">
              <w:rPr>
                <w:rFonts w:ascii="Times New Roman" w:eastAsia="Times New Roman" w:hAnsi="Times New Roman"/>
                <w:color w:val="000000"/>
              </w:rPr>
              <w:t xml:space="preserve">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32" w:name="_Ref444590605"/>
      <w:r w:rsidR="00A35A83">
        <w:lastRenderedPageBreak/>
        <w:t xml:space="preserve">Table </w:t>
      </w:r>
      <w:r w:rsidR="002724CE">
        <w:fldChar w:fldCharType="begin"/>
      </w:r>
      <w:r w:rsidR="002724CE">
        <w:instrText xml:space="preserve"> SEQ Table \* ARABIC </w:instrText>
      </w:r>
      <w:r w:rsidR="002724CE">
        <w:fldChar w:fldCharType="separate"/>
      </w:r>
      <w:r w:rsidR="00731691">
        <w:rPr>
          <w:noProof/>
        </w:rPr>
        <w:t>5</w:t>
      </w:r>
      <w:r w:rsidR="002724CE">
        <w:rPr>
          <w:noProof/>
        </w:rPr>
        <w:fldChar w:fldCharType="end"/>
      </w:r>
      <w:bookmarkEnd w:id="32"/>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proofErr w:type="spellStart"/>
            <w:r w:rsidRPr="00A35A83">
              <w:rPr>
                <w:rFonts w:ascii="Calibri" w:eastAsia="Times New Roman" w:hAnsi="Calibri"/>
                <w:color w:val="000000"/>
                <w:sz w:val="22"/>
                <w:szCs w:val="22"/>
              </w:rPr>
              <w:t>smolt</w:t>
            </w:r>
            <w:proofErr w:type="spellEnd"/>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21893C32" w:rsidR="00B93AB7" w:rsidRDefault="00D65319" w:rsidP="00AB4B13">
      <w:bookmarkStart w:id="33" w:name="_Ref444596282"/>
      <w:r>
        <w:lastRenderedPageBreak/>
        <w:t xml:space="preserve">Table </w:t>
      </w:r>
      <w:r w:rsidR="002724CE">
        <w:fldChar w:fldCharType="begin"/>
      </w:r>
      <w:r w:rsidR="002724CE">
        <w:instrText xml:space="preserve"> SEQ Table \* ARABIC </w:instrText>
      </w:r>
      <w:r w:rsidR="002724CE">
        <w:fldChar w:fldCharType="separate"/>
      </w:r>
      <w:r w:rsidR="00731691">
        <w:rPr>
          <w:noProof/>
        </w:rPr>
        <w:t>6</w:t>
      </w:r>
      <w:r w:rsidR="002724CE">
        <w:rPr>
          <w:noProof/>
        </w:rPr>
        <w:fldChar w:fldCharType="end"/>
      </w:r>
      <w:bookmarkEnd w:id="33"/>
      <w:r>
        <w:t>.  Maximum daily energetic demands by sex for adult predator</w:t>
      </w:r>
      <w:r w:rsidR="00055201">
        <w:t>s</w:t>
      </w:r>
      <w:r>
        <w:t xml:space="preserve">, and the maximum daily </w:t>
      </w:r>
      <w:r w:rsidR="00055201">
        <w:t xml:space="preserve">number </w:t>
      </w:r>
      <w:r>
        <w:t xml:space="preserve">of juvenile </w:t>
      </w:r>
      <w:r w:rsidR="00BF3E1C">
        <w:t xml:space="preserve">(ocean age 0) </w:t>
      </w:r>
      <w:r>
        <w:t>and adult</w:t>
      </w:r>
      <w:r w:rsidR="00BF3E1C">
        <w:t xml:space="preserve"> (integrated across all ocean ages 1 to 4) </w:t>
      </w:r>
      <w:r>
        <w:t>Chinook salmon</w:t>
      </w:r>
      <w:r w:rsidR="00055201">
        <w:t xml:space="preserve"> that are consumed.</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43DDF8DB"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w:t>
            </w:r>
            <w:r w:rsidR="006F041A">
              <w:rPr>
                <w:rFonts w:ascii="Calibri" w:eastAsia="Times New Roman" w:hAnsi="Calibri"/>
                <w:color w:val="000000"/>
                <w:sz w:val="22"/>
                <w:szCs w:val="22"/>
              </w:rPr>
              <w:t>J</w:t>
            </w:r>
            <w:r w:rsidRPr="00D65319">
              <w:rPr>
                <w:rFonts w:ascii="Calibri" w:eastAsia="Times New Roman" w:hAnsi="Calibri"/>
                <w:color w:val="000000"/>
                <w:sz w:val="22"/>
                <w:szCs w:val="22"/>
              </w:rPr>
              <w:t>)</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3FD0721B" w:rsidR="00D65319" w:rsidRPr="00D65319" w:rsidRDefault="00D33B1A"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6F041A" w:rsidRPr="00D65319" w14:paraId="342B7955" w14:textId="77777777" w:rsidTr="00350BB6">
        <w:trPr>
          <w:trHeight w:val="300"/>
        </w:trPr>
        <w:tc>
          <w:tcPr>
            <w:tcW w:w="2070" w:type="dxa"/>
            <w:tcBorders>
              <w:top w:val="nil"/>
              <w:left w:val="nil"/>
              <w:bottom w:val="nil"/>
              <w:right w:val="nil"/>
            </w:tcBorders>
            <w:shd w:val="clear" w:color="auto" w:fill="auto"/>
            <w:noWrap/>
            <w:vAlign w:val="bottom"/>
            <w:hideMark/>
          </w:tcPr>
          <w:p w14:paraId="26CC53EB"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bottom"/>
            <w:hideMark/>
          </w:tcPr>
          <w:p w14:paraId="07BC2555" w14:textId="35A0BD41"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908</w:t>
            </w:r>
          </w:p>
        </w:tc>
        <w:tc>
          <w:tcPr>
            <w:tcW w:w="1580" w:type="dxa"/>
            <w:tcBorders>
              <w:top w:val="nil"/>
              <w:left w:val="nil"/>
              <w:bottom w:val="nil"/>
              <w:right w:val="nil"/>
            </w:tcBorders>
            <w:shd w:val="clear" w:color="auto" w:fill="auto"/>
            <w:noWrap/>
            <w:vAlign w:val="bottom"/>
            <w:hideMark/>
          </w:tcPr>
          <w:p w14:paraId="57F0E1E1" w14:textId="72893C54"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807</w:t>
            </w:r>
          </w:p>
        </w:tc>
        <w:tc>
          <w:tcPr>
            <w:tcW w:w="266" w:type="dxa"/>
            <w:tcBorders>
              <w:top w:val="nil"/>
              <w:left w:val="nil"/>
              <w:bottom w:val="nil"/>
              <w:right w:val="nil"/>
            </w:tcBorders>
            <w:shd w:val="clear" w:color="auto" w:fill="auto"/>
            <w:noWrap/>
            <w:vAlign w:val="bottom"/>
            <w:hideMark/>
          </w:tcPr>
          <w:p w14:paraId="4F1650D3"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6F041A"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15DC5AEE"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77,163</w:t>
            </w:r>
          </w:p>
        </w:tc>
        <w:tc>
          <w:tcPr>
            <w:tcW w:w="1580" w:type="dxa"/>
            <w:tcBorders>
              <w:top w:val="nil"/>
              <w:left w:val="nil"/>
              <w:bottom w:val="nil"/>
              <w:right w:val="nil"/>
            </w:tcBorders>
            <w:shd w:val="clear" w:color="auto" w:fill="auto"/>
            <w:noWrap/>
            <w:vAlign w:val="bottom"/>
            <w:hideMark/>
          </w:tcPr>
          <w:p w14:paraId="700EF318" w14:textId="41990C0A"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4,621</w:t>
            </w:r>
          </w:p>
        </w:tc>
        <w:tc>
          <w:tcPr>
            <w:tcW w:w="266" w:type="dxa"/>
            <w:tcBorders>
              <w:top w:val="nil"/>
              <w:left w:val="nil"/>
              <w:bottom w:val="nil"/>
              <w:right w:val="nil"/>
            </w:tcBorders>
            <w:shd w:val="clear" w:color="auto" w:fill="auto"/>
            <w:noWrap/>
            <w:vAlign w:val="bottom"/>
            <w:hideMark/>
          </w:tcPr>
          <w:p w14:paraId="0890D6EF"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6F041A"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276FC296"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95,408</w:t>
            </w:r>
          </w:p>
        </w:tc>
        <w:tc>
          <w:tcPr>
            <w:tcW w:w="1580" w:type="dxa"/>
            <w:tcBorders>
              <w:top w:val="nil"/>
              <w:left w:val="nil"/>
              <w:bottom w:val="nil"/>
              <w:right w:val="nil"/>
            </w:tcBorders>
            <w:shd w:val="clear" w:color="auto" w:fill="auto"/>
            <w:noWrap/>
            <w:vAlign w:val="bottom"/>
            <w:hideMark/>
          </w:tcPr>
          <w:p w14:paraId="026022E8" w14:textId="0588BE00"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36,091</w:t>
            </w:r>
          </w:p>
        </w:tc>
        <w:tc>
          <w:tcPr>
            <w:tcW w:w="266" w:type="dxa"/>
            <w:tcBorders>
              <w:top w:val="nil"/>
              <w:left w:val="nil"/>
              <w:bottom w:val="nil"/>
              <w:right w:val="nil"/>
            </w:tcBorders>
            <w:shd w:val="clear" w:color="auto" w:fill="auto"/>
            <w:noWrap/>
            <w:vAlign w:val="bottom"/>
            <w:hideMark/>
          </w:tcPr>
          <w:p w14:paraId="3D27C43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r>
      <w:tr w:rsidR="006F041A"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51F46C12" w:rsidR="006F041A" w:rsidRPr="00D65319" w:rsidRDefault="006F041A" w:rsidP="003925E0">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3</w:t>
            </w:r>
            <w:r w:rsidR="003925E0">
              <w:rPr>
                <w:rFonts w:ascii="Calibri" w:hAnsi="Calibri"/>
                <w:color w:val="000000"/>
                <w:sz w:val="22"/>
                <w:szCs w:val="22"/>
              </w:rPr>
              <w:t>3</w:t>
            </w:r>
            <w:r>
              <w:rPr>
                <w:rFonts w:ascii="Calibri" w:hAnsi="Calibri"/>
                <w:color w:val="000000"/>
                <w:sz w:val="22"/>
                <w:szCs w:val="22"/>
              </w:rPr>
              <w:t>,</w:t>
            </w:r>
            <w:r w:rsidR="003925E0">
              <w:rPr>
                <w:rFonts w:ascii="Calibri" w:hAnsi="Calibri"/>
                <w:color w:val="000000"/>
                <w:sz w:val="22"/>
                <w:szCs w:val="22"/>
              </w:rPr>
              <w:t>404</w:t>
            </w:r>
          </w:p>
        </w:tc>
        <w:tc>
          <w:tcPr>
            <w:tcW w:w="1580" w:type="dxa"/>
            <w:tcBorders>
              <w:top w:val="nil"/>
              <w:left w:val="nil"/>
              <w:bottom w:val="single" w:sz="4" w:space="0" w:color="auto"/>
              <w:right w:val="nil"/>
            </w:tcBorders>
            <w:shd w:val="clear" w:color="auto" w:fill="auto"/>
            <w:noWrap/>
            <w:vAlign w:val="bottom"/>
            <w:hideMark/>
          </w:tcPr>
          <w:p w14:paraId="5F5B7D7C" w14:textId="21F9C2B6" w:rsidR="006F041A" w:rsidRPr="00D65319" w:rsidRDefault="006F041A" w:rsidP="003925E0">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8</w:t>
            </w:r>
            <w:r w:rsidR="003925E0">
              <w:rPr>
                <w:rFonts w:ascii="Calibri" w:hAnsi="Calibri"/>
                <w:color w:val="000000"/>
                <w:sz w:val="22"/>
                <w:szCs w:val="22"/>
              </w:rPr>
              <w:t>75</w:t>
            </w:r>
            <w:r>
              <w:rPr>
                <w:rFonts w:ascii="Calibri" w:hAnsi="Calibri"/>
                <w:color w:val="000000"/>
                <w:sz w:val="22"/>
                <w:szCs w:val="22"/>
              </w:rPr>
              <w:t>,</w:t>
            </w:r>
            <w:r w:rsidR="003925E0">
              <w:rPr>
                <w:rFonts w:ascii="Calibri" w:hAnsi="Calibri"/>
                <w:color w:val="000000"/>
                <w:sz w:val="22"/>
                <w:szCs w:val="22"/>
              </w:rPr>
              <w:t>284</w:t>
            </w:r>
          </w:p>
        </w:tc>
        <w:tc>
          <w:tcPr>
            <w:tcW w:w="266" w:type="dxa"/>
            <w:tcBorders>
              <w:top w:val="nil"/>
              <w:left w:val="nil"/>
              <w:bottom w:val="single" w:sz="4" w:space="0" w:color="auto"/>
              <w:right w:val="nil"/>
            </w:tcBorders>
            <w:shd w:val="clear" w:color="auto" w:fill="auto"/>
            <w:noWrap/>
            <w:vAlign w:val="bottom"/>
          </w:tcPr>
          <w:p w14:paraId="53E9F302" w14:textId="08A6360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w:t>
      </w:r>
      <w:proofErr w:type="gramStart"/>
      <w:r>
        <w:t xml:space="preserve">and </w:t>
      </w:r>
      <w:proofErr w:type="gramEnd"/>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2724CE"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proofErr w:type="gramStart"/>
      <w:r>
        <w:t>where</w:t>
      </w:r>
      <w:proofErr w:type="gramEnd"/>
      <w:r>
        <w:t xml:space="preserv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The lactation and gestation costs listed below are conditional on a female actually producing offspring. For harbor seals the fecundity rate is 0.91 (Howard et al. 2013) and for Steller sea lions the fecundity rate is 0.63 (</w:t>
      </w:r>
      <w:proofErr w:type="spellStart"/>
      <w:r>
        <w:t>Winship</w:t>
      </w:r>
      <w:proofErr w:type="spellEnd"/>
      <w:r>
        <w:t xml:space="preserve">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 xml:space="preserve">they are such a minimal cost compared to the activity costs. The gestation periods of the </w:t>
      </w:r>
      <w:proofErr w:type="spellStart"/>
      <w:r>
        <w:t>pinnipeds</w:t>
      </w:r>
      <w:proofErr w:type="spellEnd"/>
      <w:r>
        <w:t xml:space="preserve">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34" w:name="_Ref445665201"/>
      <w:r>
        <w:t xml:space="preserve">Table A- </w:t>
      </w:r>
      <w:r w:rsidR="002724CE">
        <w:fldChar w:fldCharType="begin"/>
      </w:r>
      <w:r w:rsidR="002724CE">
        <w:instrText xml:space="preserve"> SEQ Table_A- \* ARABIC </w:instrText>
      </w:r>
      <w:r w:rsidR="002724CE">
        <w:fldChar w:fldCharType="separate"/>
      </w:r>
      <w:r w:rsidR="00731691">
        <w:rPr>
          <w:noProof/>
        </w:rPr>
        <w:t>1</w:t>
      </w:r>
      <w:r w:rsidR="002724CE">
        <w:rPr>
          <w:noProof/>
        </w:rPr>
        <w:fldChar w:fldCharType="end"/>
      </w:r>
      <w:bookmarkEnd w:id="34"/>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2724CE"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2724CE"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35"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r w:rsidR="002724CE">
        <w:fldChar w:fldCharType="begin"/>
      </w:r>
      <w:r w:rsidR="002724CE">
        <w:instrText xml:space="preserve"> SEQ Table_A- \* ARABIC </w:instrText>
      </w:r>
      <w:r w:rsidR="002724CE">
        <w:fldChar w:fldCharType="separate"/>
      </w:r>
      <w:r w:rsidR="00731691">
        <w:rPr>
          <w:noProof/>
        </w:rPr>
        <w:t>2</w:t>
      </w:r>
      <w:r w:rsidR="002724CE">
        <w:rPr>
          <w:noProof/>
        </w:rPr>
        <w:fldChar w:fldCharType="end"/>
      </w:r>
      <w:bookmarkEnd w:id="35"/>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proofErr w:type="spellStart"/>
            <w:r w:rsidRPr="00F52E41">
              <w:t>Ndays</w:t>
            </w:r>
            <w:proofErr w:type="spellEnd"/>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2724CE"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2724CE"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0693FBEB" w:rsidR="009E5941" w:rsidRDefault="00E712A1">
      <w:pPr>
        <w:spacing w:before="0" w:after="0" w:line="240" w:lineRule="auto"/>
        <w:ind w:firstLine="0"/>
      </w:pPr>
      <w:r>
        <w:rPr>
          <w:vertAlign w:val="superscript"/>
        </w:rPr>
        <w:t>1</w:t>
      </w:r>
      <w:r>
        <w:t>Although, some studies indicate that sea lion</w:t>
      </w:r>
      <w:r w:rsidR="00354019">
        <w:t>s</w:t>
      </w:r>
      <w:r>
        <w:t xml:space="preserve">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36" w:name="_Ref445665356"/>
      <w:r>
        <w:t xml:space="preserve">Figure A- </w:t>
      </w:r>
      <w:r w:rsidR="002724CE">
        <w:fldChar w:fldCharType="begin"/>
      </w:r>
      <w:r w:rsidR="002724CE">
        <w:instrText xml:space="preserve"> SEQ Figure_A- \* ARABIC </w:instrText>
      </w:r>
      <w:r w:rsidR="002724CE">
        <w:fldChar w:fldCharType="separate"/>
      </w:r>
      <w:r w:rsidR="00731691">
        <w:rPr>
          <w:noProof/>
        </w:rPr>
        <w:t>1</w:t>
      </w:r>
      <w:r w:rsidR="002724CE">
        <w:rPr>
          <w:noProof/>
        </w:rPr>
        <w:fldChar w:fldCharType="end"/>
      </w:r>
      <w:bookmarkEnd w:id="36"/>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37" w:name="_Ref445665208"/>
      <w:r>
        <w:lastRenderedPageBreak/>
        <w:t xml:space="preserve">Table A- </w:t>
      </w:r>
      <w:r w:rsidR="002724CE">
        <w:fldChar w:fldCharType="begin"/>
      </w:r>
      <w:r w:rsidR="002724CE">
        <w:instrText xml:space="preserve"> SEQ Table_A- \* ARABIC </w:instrText>
      </w:r>
      <w:r w:rsidR="002724CE">
        <w:fldChar w:fldCharType="separate"/>
      </w:r>
      <w:r w:rsidR="00731691">
        <w:rPr>
          <w:noProof/>
        </w:rPr>
        <w:t>3</w:t>
      </w:r>
      <w:r w:rsidR="002724CE">
        <w:rPr>
          <w:noProof/>
        </w:rPr>
        <w:fldChar w:fldCharType="end"/>
      </w:r>
      <w:bookmarkEnd w:id="37"/>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2724CE"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proofErr w:type="spellStart"/>
            <w:r w:rsidRPr="00F52E41">
              <w:t>Noren</w:t>
            </w:r>
            <w:proofErr w:type="spellEnd"/>
            <w:r w:rsidRPr="00F52E41">
              <w:t xml:space="preserve">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7E55FEF8" w14:textId="48FCA71E" w:rsidR="009E5941" w:rsidRDefault="009E5941" w:rsidP="000F00C3">
      <w:pPr>
        <w:rPr>
          <w:i/>
          <w:iCs/>
          <w:color w:val="1F497D"/>
          <w:szCs w:val="18"/>
        </w:rPr>
      </w:pPr>
      <w:r>
        <w:t xml:space="preserve">Efficiency measures the energy that is lost through excretion and </w:t>
      </w:r>
      <w:r w:rsidR="0048601E">
        <w:t>digestive</w:t>
      </w:r>
      <w:r>
        <w:t xml:space="preserve">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the species is </w:t>
      </w:r>
      <w:proofErr w:type="spellStart"/>
      <w:r>
        <w:t>sightly</w:t>
      </w:r>
      <w:proofErr w:type="spellEnd"/>
      <w:r>
        <w:t xml:space="preserve"> different based on how the parameters were reported in the literature. </w:t>
      </w:r>
      <w:r w:rsidR="000F00C3">
        <w:t xml:space="preserve">Digestive efficiency for killer whales (84.7%) was accounted for in equations used to calculate daily prey energy requirements from field metabolic rates in </w:t>
      </w:r>
      <w:proofErr w:type="spellStart"/>
      <w:r w:rsidR="000F00C3">
        <w:t>Noren</w:t>
      </w:r>
      <w:proofErr w:type="spellEnd"/>
      <w:r w:rsidR="000F00C3">
        <w:t xml:space="preserve"> (2011).</w:t>
      </w:r>
      <w:r>
        <w:br w:type="page"/>
      </w:r>
    </w:p>
    <w:p w14:paraId="44236DD3" w14:textId="53F2AD53" w:rsidR="009E5941" w:rsidRDefault="00095303" w:rsidP="00492B4B">
      <w:bookmarkStart w:id="38" w:name="_Ref439871815"/>
      <w:r>
        <w:lastRenderedPageBreak/>
        <w:t xml:space="preserve">Table A- </w:t>
      </w:r>
      <w:r w:rsidR="002724CE">
        <w:fldChar w:fldCharType="begin"/>
      </w:r>
      <w:r w:rsidR="002724CE">
        <w:instrText xml:space="preserve"> SEQ Table_A- \* ARABIC </w:instrText>
      </w:r>
      <w:r w:rsidR="002724CE">
        <w:fldChar w:fldCharType="separate"/>
      </w:r>
      <w:r w:rsidR="00731691">
        <w:rPr>
          <w:noProof/>
        </w:rPr>
        <w:t>4</w:t>
      </w:r>
      <w:r w:rsidR="002724CE">
        <w:rPr>
          <w:noProof/>
        </w:rPr>
        <w:fldChar w:fldCharType="end"/>
      </w:r>
      <w:r>
        <w:t xml:space="preserve">.  </w:t>
      </w:r>
      <w:bookmarkEnd w:id="38"/>
      <w:r w:rsidR="009E5941">
        <w:t xml:space="preserve"> Efficiency calculations for the predator species.</w:t>
      </w:r>
    </w:p>
    <w:tbl>
      <w:tblPr>
        <w:tblW w:w="5000" w:type="pct"/>
        <w:tblLook w:val="04A0" w:firstRow="1" w:lastRow="0" w:firstColumn="1" w:lastColumn="0" w:noHBand="0" w:noVBand="1"/>
      </w:tblPr>
      <w:tblGrid>
        <w:gridCol w:w="1780"/>
        <w:gridCol w:w="2053"/>
        <w:gridCol w:w="2173"/>
        <w:gridCol w:w="627"/>
        <w:gridCol w:w="2007"/>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2724CE"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2724CE"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proofErr w:type="spellStart"/>
            <w:r w:rsidRPr="00F52E41">
              <w:t>Winship</w:t>
            </w:r>
            <w:proofErr w:type="spellEnd"/>
            <w:r w:rsidRPr="00F52E41">
              <w:t xml:space="preserve">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D1CEF94" w:rsidR="00907BE2" w:rsidRPr="00F52E41" w:rsidRDefault="000F00C3" w:rsidP="00907BE2">
            <w:pPr>
              <w:pStyle w:val="Table"/>
            </w:pPr>
            <w:proofErr w:type="spellStart"/>
            <w:r>
              <w:t>Ef</w:t>
            </w:r>
            <w:proofErr w:type="spellEnd"/>
            <w:r>
              <w:t xml:space="preserve"> = 0.847</w:t>
            </w:r>
          </w:p>
        </w:tc>
        <w:tc>
          <w:tcPr>
            <w:tcW w:w="0" w:type="auto"/>
            <w:tcBorders>
              <w:bottom w:val="single" w:sz="4" w:space="0" w:color="auto"/>
            </w:tcBorders>
          </w:tcPr>
          <w:p w14:paraId="67DCD3AC" w14:textId="72A8F5E6" w:rsidR="00907BE2" w:rsidRPr="00492B4B" w:rsidRDefault="00907BE2" w:rsidP="00907BE2">
            <w:pPr>
              <w:pStyle w:val="Table"/>
              <w:rPr>
                <w:vertAlign w:val="superscript"/>
              </w:rPr>
            </w:pPr>
          </w:p>
        </w:tc>
        <w:tc>
          <w:tcPr>
            <w:tcW w:w="0" w:type="auto"/>
            <w:tcBorders>
              <w:bottom w:val="single" w:sz="4" w:space="0" w:color="auto"/>
            </w:tcBorders>
          </w:tcPr>
          <w:p w14:paraId="1DB167EB" w14:textId="12991EE3" w:rsidR="00907BE2" w:rsidRPr="00492B4B" w:rsidRDefault="00907BE2" w:rsidP="00907BE2">
            <w:pPr>
              <w:pStyle w:val="Table"/>
              <w:rPr>
                <w:vertAlign w:val="superscript"/>
              </w:rPr>
            </w:pPr>
          </w:p>
        </w:tc>
        <w:tc>
          <w:tcPr>
            <w:tcW w:w="0" w:type="auto"/>
            <w:tcBorders>
              <w:bottom w:val="single" w:sz="4" w:space="0" w:color="auto"/>
            </w:tcBorders>
          </w:tcPr>
          <w:p w14:paraId="39EC7491" w14:textId="66812D40" w:rsidR="00907BE2" w:rsidRPr="00F52E41" w:rsidRDefault="00907BE2" w:rsidP="00907BE2">
            <w:pPr>
              <w:pStyle w:val="Table"/>
            </w:pPr>
            <w:proofErr w:type="spellStart"/>
            <w:r w:rsidRPr="00F52E41">
              <w:t>Noren</w:t>
            </w:r>
            <w:proofErr w:type="spellEnd"/>
            <w:r w:rsidRPr="00F52E41">
              <w:t xml:space="preserve"> (2011)</w:t>
            </w:r>
          </w:p>
        </w:tc>
      </w:tr>
    </w:tbl>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39" w:name="_Ref445665731"/>
      <w:r>
        <w:t xml:space="preserve">Figure A- </w:t>
      </w:r>
      <w:bookmarkEnd w:id="39"/>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p w14:paraId="0B2B2A15" w14:textId="77777777" w:rsidR="0093188D" w:rsidRDefault="0093188D" w:rsidP="007E29AB"/>
    <w:p w14:paraId="07262171" w14:textId="77777777" w:rsidR="0093188D" w:rsidRDefault="0093188D" w:rsidP="0093188D">
      <w:pPr>
        <w:spacing w:before="0" w:after="0" w:line="240" w:lineRule="auto"/>
        <w:ind w:firstLine="0"/>
      </w:pPr>
      <w:r>
        <w:rPr>
          <w:noProof/>
        </w:rPr>
        <w:lastRenderedPageBreak/>
        <w:drawing>
          <wp:inline distT="0" distB="0" distL="0" distR="0" wp14:anchorId="3A4648B9" wp14:editId="3560B654">
            <wp:extent cx="4572000" cy="742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ensitivityToPredatorAbundanceAndPredatoryActivity_Biomass.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2F910B7B" w14:textId="54606FE2" w:rsidR="002D642D" w:rsidRDefault="0093188D" w:rsidP="00F16870">
      <w:pPr>
        <w:spacing w:before="0" w:after="200"/>
      </w:pPr>
      <w:r>
        <w:t>Figure A-6.</w:t>
      </w:r>
      <w:r w:rsidR="002D642D">
        <w:t xml:space="preserve"> The annual biomass of Chinook salmon consumed by </w:t>
      </w:r>
      <w:r w:rsidR="001B193F">
        <w:t xml:space="preserve">each </w:t>
      </w:r>
      <w:r w:rsidR="002D642D">
        <w:t xml:space="preserve">predator based on </w:t>
      </w:r>
      <w:r w:rsidR="0031517E">
        <w:t>given combination</w:t>
      </w:r>
      <w:r w:rsidR="001B193F">
        <w:t>s</w:t>
      </w:r>
      <w:r w:rsidR="0031517E">
        <w:t xml:space="preserve"> of </w:t>
      </w:r>
      <w:proofErr w:type="spellStart"/>
      <w:r w:rsidR="002D642D">
        <w:t>pinniped</w:t>
      </w:r>
      <w:proofErr w:type="spellEnd"/>
      <w:r w:rsidR="002D642D">
        <w:t xml:space="preserve"> abundance </w:t>
      </w:r>
      <w:r w:rsidR="0031517E">
        <w:t xml:space="preserve">and </w:t>
      </w:r>
      <w:r w:rsidR="002D642D">
        <w:t xml:space="preserve">predator activity.  </w:t>
      </w:r>
    </w:p>
    <w:p w14:paraId="5CDD9DBA" w14:textId="56F825CA" w:rsidR="0093188D" w:rsidRDefault="0093188D" w:rsidP="0093188D">
      <w:pPr>
        <w:spacing w:before="0" w:after="0" w:line="240" w:lineRule="auto"/>
        <w:ind w:firstLine="0"/>
      </w:pPr>
    </w:p>
    <w:p w14:paraId="30BC8B7F" w14:textId="77777777" w:rsidR="0093188D" w:rsidRDefault="0093188D" w:rsidP="0093188D">
      <w:pPr>
        <w:spacing w:before="0" w:after="0" w:line="240" w:lineRule="auto"/>
        <w:ind w:firstLine="0"/>
      </w:pPr>
      <w:r>
        <w:rPr>
          <w:noProof/>
        </w:rPr>
        <w:drawing>
          <wp:inline distT="0" distB="0" distL="0" distR="0" wp14:anchorId="5A3F8C2E" wp14:editId="2650CA6D">
            <wp:extent cx="4290646" cy="697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ensitivityToPredatorAbundanceAndPredatoryActivity_Numbers.png"/>
                    <pic:cNvPicPr/>
                  </pic:nvPicPr>
                  <pic:blipFill>
                    <a:blip r:embed="rId18">
                      <a:extLst>
                        <a:ext uri="{28A0092B-C50C-407E-A947-70E740481C1C}">
                          <a14:useLocalDpi xmlns:a14="http://schemas.microsoft.com/office/drawing/2010/main" val="0"/>
                        </a:ext>
                      </a:extLst>
                    </a:blip>
                    <a:stretch>
                      <a:fillRect/>
                    </a:stretch>
                  </pic:blipFill>
                  <pic:spPr>
                    <a:xfrm>
                      <a:off x="0" y="0"/>
                      <a:ext cx="4301261" cy="6989550"/>
                    </a:xfrm>
                    <a:prstGeom prst="rect">
                      <a:avLst/>
                    </a:prstGeom>
                  </pic:spPr>
                </pic:pic>
              </a:graphicData>
            </a:graphic>
          </wp:inline>
        </w:drawing>
      </w:r>
    </w:p>
    <w:p w14:paraId="0ED7C191" w14:textId="58E54B9E" w:rsidR="002D642D" w:rsidRDefault="0093188D" w:rsidP="00F16870">
      <w:pPr>
        <w:spacing w:before="0" w:after="200"/>
      </w:pPr>
      <w:r>
        <w:t>Figure A</w:t>
      </w:r>
      <w:r w:rsidR="002D642D">
        <w:t>-</w:t>
      </w:r>
      <w:r>
        <w:t>7.</w:t>
      </w:r>
      <w:r w:rsidR="002D642D">
        <w:t xml:space="preserve"> The annual number of Chinook salmon consumed by </w:t>
      </w:r>
      <w:r w:rsidR="00975DC3">
        <w:t xml:space="preserve">the </w:t>
      </w:r>
      <w:r w:rsidR="002D642D">
        <w:t>predator</w:t>
      </w:r>
      <w:r w:rsidR="00975DC3">
        <w:t>s</w:t>
      </w:r>
      <w:r w:rsidR="002D642D">
        <w:t xml:space="preserve"> based </w:t>
      </w:r>
      <w:proofErr w:type="gramStart"/>
      <w:r w:rsidR="002D642D">
        <w:t>on</w:t>
      </w:r>
      <w:r w:rsidR="001B193F">
        <w:t xml:space="preserve"> </w:t>
      </w:r>
      <w:r w:rsidR="00975DC3">
        <w:t xml:space="preserve"> given</w:t>
      </w:r>
      <w:proofErr w:type="gramEnd"/>
      <w:r w:rsidR="00975DC3">
        <w:t xml:space="preserve"> combination</w:t>
      </w:r>
      <w:r w:rsidR="001B193F">
        <w:t>s</w:t>
      </w:r>
      <w:r w:rsidR="00975DC3">
        <w:t xml:space="preserve"> of </w:t>
      </w:r>
      <w:proofErr w:type="spellStart"/>
      <w:r w:rsidR="002D642D">
        <w:t>pinniped</w:t>
      </w:r>
      <w:proofErr w:type="spellEnd"/>
      <w:r w:rsidR="002D642D">
        <w:t xml:space="preserve"> abundance </w:t>
      </w:r>
      <w:r w:rsidR="00975DC3">
        <w:t xml:space="preserve">and </w:t>
      </w:r>
      <w:r w:rsidR="002D642D">
        <w:t xml:space="preserve">predator activity.  </w:t>
      </w:r>
    </w:p>
    <w:p w14:paraId="4C404C5F" w14:textId="03A4B66F" w:rsidR="0093188D" w:rsidRDefault="0093188D" w:rsidP="0093188D">
      <w:pPr>
        <w:spacing w:before="0" w:after="0" w:line="240" w:lineRule="auto"/>
        <w:ind w:firstLine="0"/>
      </w:pPr>
    </w:p>
    <w:p w14:paraId="4AAF9124" w14:textId="77777777" w:rsidR="002D642D" w:rsidRDefault="0093188D" w:rsidP="0093188D">
      <w:pPr>
        <w:spacing w:before="0" w:after="0" w:line="240" w:lineRule="auto"/>
        <w:ind w:firstLine="0"/>
      </w:pPr>
      <w:r>
        <w:rPr>
          <w:noProof/>
        </w:rPr>
        <w:drawing>
          <wp:inline distT="0" distB="0" distL="0" distR="0" wp14:anchorId="1CBF827F" wp14:editId="7BA3C924">
            <wp:extent cx="4325815"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sensitivityToSmoltFractionAndSmoltSize.png"/>
                    <pic:cNvPicPr/>
                  </pic:nvPicPr>
                  <pic:blipFill>
                    <a:blip r:embed="rId19">
                      <a:extLst>
                        <a:ext uri="{28A0092B-C50C-407E-A947-70E740481C1C}">
                          <a14:useLocalDpi xmlns:a14="http://schemas.microsoft.com/office/drawing/2010/main" val="0"/>
                        </a:ext>
                      </a:extLst>
                    </a:blip>
                    <a:stretch>
                      <a:fillRect/>
                    </a:stretch>
                  </pic:blipFill>
                  <pic:spPr>
                    <a:xfrm>
                      <a:off x="0" y="0"/>
                      <a:ext cx="4329213" cy="7034972"/>
                    </a:xfrm>
                    <a:prstGeom prst="rect">
                      <a:avLst/>
                    </a:prstGeom>
                  </pic:spPr>
                </pic:pic>
              </a:graphicData>
            </a:graphic>
          </wp:inline>
        </w:drawing>
      </w:r>
    </w:p>
    <w:p w14:paraId="7F052815" w14:textId="1B979532" w:rsidR="0093188D" w:rsidRDefault="002D642D" w:rsidP="00F16870">
      <w:pPr>
        <w:spacing w:before="0" w:after="200"/>
      </w:pPr>
      <w:r>
        <w:t xml:space="preserve">Figure A-8. The annual number of Chinook salmon consumed by </w:t>
      </w:r>
      <w:r w:rsidR="00975DC3">
        <w:t xml:space="preserve">the </w:t>
      </w:r>
      <w:r>
        <w:t>predator</w:t>
      </w:r>
      <w:r w:rsidR="00975DC3">
        <w:t>s</w:t>
      </w:r>
      <w:r>
        <w:t xml:space="preserve"> </w:t>
      </w:r>
      <w:r w:rsidR="00975DC3">
        <w:t xml:space="preserve">based on a given combination of </w:t>
      </w:r>
      <w:proofErr w:type="spellStart"/>
      <w:r>
        <w:t>smolt</w:t>
      </w:r>
      <w:proofErr w:type="spellEnd"/>
      <w:r>
        <w:t xml:space="preserve"> </w:t>
      </w:r>
      <w:r w:rsidR="00975DC3">
        <w:t xml:space="preserve">length and </w:t>
      </w:r>
      <w:proofErr w:type="spellStart"/>
      <w:r w:rsidR="00975DC3">
        <w:t>smolt</w:t>
      </w:r>
      <w:proofErr w:type="spellEnd"/>
      <w:r w:rsidR="00975DC3">
        <w:t xml:space="preserve"> </w:t>
      </w:r>
      <w:r>
        <w:t xml:space="preserve">fraction in the predator diets. </w:t>
      </w:r>
    </w:p>
    <w:sectPr w:rsidR="0093188D"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91B02ED"/>
    <w:multiLevelType w:val="hybridMultilevel"/>
    <w:tmpl w:val="E564B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04D50"/>
    <w:rsid w:val="00011C8B"/>
    <w:rsid w:val="000129D2"/>
    <w:rsid w:val="00015CB4"/>
    <w:rsid w:val="00023CCF"/>
    <w:rsid w:val="00026852"/>
    <w:rsid w:val="0002746E"/>
    <w:rsid w:val="00027C05"/>
    <w:rsid w:val="000301AF"/>
    <w:rsid w:val="00030ABC"/>
    <w:rsid w:val="000313D0"/>
    <w:rsid w:val="00032150"/>
    <w:rsid w:val="000328D9"/>
    <w:rsid w:val="00033E8A"/>
    <w:rsid w:val="000344EF"/>
    <w:rsid w:val="00034C4B"/>
    <w:rsid w:val="00035A93"/>
    <w:rsid w:val="00040FB5"/>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1F8"/>
    <w:rsid w:val="00057A91"/>
    <w:rsid w:val="0006184F"/>
    <w:rsid w:val="000618BF"/>
    <w:rsid w:val="00062298"/>
    <w:rsid w:val="000635AB"/>
    <w:rsid w:val="00065AFE"/>
    <w:rsid w:val="000673C2"/>
    <w:rsid w:val="000674CD"/>
    <w:rsid w:val="00067CF2"/>
    <w:rsid w:val="00070393"/>
    <w:rsid w:val="0007287A"/>
    <w:rsid w:val="00073EA0"/>
    <w:rsid w:val="00074978"/>
    <w:rsid w:val="0007679D"/>
    <w:rsid w:val="00082172"/>
    <w:rsid w:val="000830F2"/>
    <w:rsid w:val="0008651F"/>
    <w:rsid w:val="000901B9"/>
    <w:rsid w:val="00090852"/>
    <w:rsid w:val="00090F57"/>
    <w:rsid w:val="00090FBD"/>
    <w:rsid w:val="00091A00"/>
    <w:rsid w:val="00092364"/>
    <w:rsid w:val="00095303"/>
    <w:rsid w:val="00095894"/>
    <w:rsid w:val="00095A9C"/>
    <w:rsid w:val="000A0DAF"/>
    <w:rsid w:val="000A47A6"/>
    <w:rsid w:val="000A697D"/>
    <w:rsid w:val="000A7EC5"/>
    <w:rsid w:val="000B0E28"/>
    <w:rsid w:val="000B2185"/>
    <w:rsid w:val="000B412C"/>
    <w:rsid w:val="000B4854"/>
    <w:rsid w:val="000B683B"/>
    <w:rsid w:val="000B6906"/>
    <w:rsid w:val="000C2FD4"/>
    <w:rsid w:val="000C331D"/>
    <w:rsid w:val="000C3B04"/>
    <w:rsid w:val="000D34D9"/>
    <w:rsid w:val="000D615F"/>
    <w:rsid w:val="000D634A"/>
    <w:rsid w:val="000E0602"/>
    <w:rsid w:val="000E0AD5"/>
    <w:rsid w:val="000E3EE2"/>
    <w:rsid w:val="000E55D4"/>
    <w:rsid w:val="000E6978"/>
    <w:rsid w:val="000E6E37"/>
    <w:rsid w:val="000F001B"/>
    <w:rsid w:val="000F00C3"/>
    <w:rsid w:val="000F2A1E"/>
    <w:rsid w:val="000F3CF4"/>
    <w:rsid w:val="000F4AF9"/>
    <w:rsid w:val="000F4C32"/>
    <w:rsid w:val="000F75E5"/>
    <w:rsid w:val="001015C8"/>
    <w:rsid w:val="00102A3F"/>
    <w:rsid w:val="00102D2C"/>
    <w:rsid w:val="00103D85"/>
    <w:rsid w:val="00110C80"/>
    <w:rsid w:val="0011363B"/>
    <w:rsid w:val="00115CC0"/>
    <w:rsid w:val="0011656D"/>
    <w:rsid w:val="0011785A"/>
    <w:rsid w:val="001215BB"/>
    <w:rsid w:val="00121C62"/>
    <w:rsid w:val="001235B5"/>
    <w:rsid w:val="00125975"/>
    <w:rsid w:val="00126EFE"/>
    <w:rsid w:val="00126F57"/>
    <w:rsid w:val="00127342"/>
    <w:rsid w:val="001305E5"/>
    <w:rsid w:val="00130F69"/>
    <w:rsid w:val="00132C4E"/>
    <w:rsid w:val="001333A7"/>
    <w:rsid w:val="0013467C"/>
    <w:rsid w:val="00136FD7"/>
    <w:rsid w:val="00137BEF"/>
    <w:rsid w:val="00141126"/>
    <w:rsid w:val="00143AD3"/>
    <w:rsid w:val="00144DBE"/>
    <w:rsid w:val="00145442"/>
    <w:rsid w:val="001467DA"/>
    <w:rsid w:val="00146A9D"/>
    <w:rsid w:val="00146CFD"/>
    <w:rsid w:val="00147BA6"/>
    <w:rsid w:val="00150262"/>
    <w:rsid w:val="00151118"/>
    <w:rsid w:val="00152546"/>
    <w:rsid w:val="00153AA6"/>
    <w:rsid w:val="001549DB"/>
    <w:rsid w:val="001555CF"/>
    <w:rsid w:val="001556E9"/>
    <w:rsid w:val="001569F4"/>
    <w:rsid w:val="001624E4"/>
    <w:rsid w:val="00165E51"/>
    <w:rsid w:val="00165F6E"/>
    <w:rsid w:val="0016724E"/>
    <w:rsid w:val="00170740"/>
    <w:rsid w:val="00172212"/>
    <w:rsid w:val="00172A7F"/>
    <w:rsid w:val="001740D0"/>
    <w:rsid w:val="001747EB"/>
    <w:rsid w:val="0018049A"/>
    <w:rsid w:val="00180882"/>
    <w:rsid w:val="0018222A"/>
    <w:rsid w:val="001841F4"/>
    <w:rsid w:val="00185271"/>
    <w:rsid w:val="001855B5"/>
    <w:rsid w:val="00190655"/>
    <w:rsid w:val="001913FF"/>
    <w:rsid w:val="001920F2"/>
    <w:rsid w:val="001923FE"/>
    <w:rsid w:val="00192599"/>
    <w:rsid w:val="00192758"/>
    <w:rsid w:val="00194604"/>
    <w:rsid w:val="0019497D"/>
    <w:rsid w:val="00195D31"/>
    <w:rsid w:val="001A014B"/>
    <w:rsid w:val="001A075C"/>
    <w:rsid w:val="001A0B89"/>
    <w:rsid w:val="001A3273"/>
    <w:rsid w:val="001A3EAE"/>
    <w:rsid w:val="001A5AA8"/>
    <w:rsid w:val="001A6681"/>
    <w:rsid w:val="001A7D5D"/>
    <w:rsid w:val="001B006E"/>
    <w:rsid w:val="001B0E48"/>
    <w:rsid w:val="001B193F"/>
    <w:rsid w:val="001B4714"/>
    <w:rsid w:val="001B494E"/>
    <w:rsid w:val="001B502E"/>
    <w:rsid w:val="001B54E7"/>
    <w:rsid w:val="001B5B16"/>
    <w:rsid w:val="001B6B2E"/>
    <w:rsid w:val="001C152B"/>
    <w:rsid w:val="001C1EE9"/>
    <w:rsid w:val="001C2419"/>
    <w:rsid w:val="001C3DA9"/>
    <w:rsid w:val="001C3F78"/>
    <w:rsid w:val="001C4F8B"/>
    <w:rsid w:val="001C633B"/>
    <w:rsid w:val="001D097A"/>
    <w:rsid w:val="001D39A5"/>
    <w:rsid w:val="001D5376"/>
    <w:rsid w:val="001D6F63"/>
    <w:rsid w:val="001E0567"/>
    <w:rsid w:val="001E0CC9"/>
    <w:rsid w:val="001E2360"/>
    <w:rsid w:val="001E2A0E"/>
    <w:rsid w:val="001E30C7"/>
    <w:rsid w:val="001E3121"/>
    <w:rsid w:val="001E4BC1"/>
    <w:rsid w:val="001E7352"/>
    <w:rsid w:val="001F23B9"/>
    <w:rsid w:val="001F6F22"/>
    <w:rsid w:val="00200C13"/>
    <w:rsid w:val="00201760"/>
    <w:rsid w:val="00201D61"/>
    <w:rsid w:val="0020270F"/>
    <w:rsid w:val="00202730"/>
    <w:rsid w:val="00204667"/>
    <w:rsid w:val="00204D55"/>
    <w:rsid w:val="0021013B"/>
    <w:rsid w:val="002102D0"/>
    <w:rsid w:val="0021159B"/>
    <w:rsid w:val="00212F54"/>
    <w:rsid w:val="002131BC"/>
    <w:rsid w:val="00213DBA"/>
    <w:rsid w:val="002147A2"/>
    <w:rsid w:val="00216E8D"/>
    <w:rsid w:val="00217DA8"/>
    <w:rsid w:val="0022072C"/>
    <w:rsid w:val="00222D5D"/>
    <w:rsid w:val="00222DFE"/>
    <w:rsid w:val="002232D5"/>
    <w:rsid w:val="0022331C"/>
    <w:rsid w:val="002237E2"/>
    <w:rsid w:val="002246F7"/>
    <w:rsid w:val="002247FB"/>
    <w:rsid w:val="002275A9"/>
    <w:rsid w:val="00227D1B"/>
    <w:rsid w:val="00233267"/>
    <w:rsid w:val="00234720"/>
    <w:rsid w:val="0023536F"/>
    <w:rsid w:val="00235ED7"/>
    <w:rsid w:val="00235FC7"/>
    <w:rsid w:val="002363C6"/>
    <w:rsid w:val="0023642C"/>
    <w:rsid w:val="00237877"/>
    <w:rsid w:val="002409EF"/>
    <w:rsid w:val="00240BB3"/>
    <w:rsid w:val="002419D2"/>
    <w:rsid w:val="002438FE"/>
    <w:rsid w:val="00244C2B"/>
    <w:rsid w:val="002457DF"/>
    <w:rsid w:val="002465C7"/>
    <w:rsid w:val="00247A03"/>
    <w:rsid w:val="002518FF"/>
    <w:rsid w:val="00251EB8"/>
    <w:rsid w:val="002537E8"/>
    <w:rsid w:val="002553FA"/>
    <w:rsid w:val="002566F5"/>
    <w:rsid w:val="002570AB"/>
    <w:rsid w:val="0026105F"/>
    <w:rsid w:val="0026173A"/>
    <w:rsid w:val="002640A2"/>
    <w:rsid w:val="002724CE"/>
    <w:rsid w:val="00273376"/>
    <w:rsid w:val="002761E4"/>
    <w:rsid w:val="002768BC"/>
    <w:rsid w:val="00276920"/>
    <w:rsid w:val="0027743E"/>
    <w:rsid w:val="00277747"/>
    <w:rsid w:val="002802D8"/>
    <w:rsid w:val="0028087F"/>
    <w:rsid w:val="002843CE"/>
    <w:rsid w:val="002868A0"/>
    <w:rsid w:val="00290EE3"/>
    <w:rsid w:val="00291733"/>
    <w:rsid w:val="00292301"/>
    <w:rsid w:val="0029334D"/>
    <w:rsid w:val="002949E0"/>
    <w:rsid w:val="002964C5"/>
    <w:rsid w:val="002A0B97"/>
    <w:rsid w:val="002A0EA0"/>
    <w:rsid w:val="002A531D"/>
    <w:rsid w:val="002A5A6B"/>
    <w:rsid w:val="002A5DD8"/>
    <w:rsid w:val="002A6304"/>
    <w:rsid w:val="002B085D"/>
    <w:rsid w:val="002B0FB1"/>
    <w:rsid w:val="002B18E4"/>
    <w:rsid w:val="002B272A"/>
    <w:rsid w:val="002B5F79"/>
    <w:rsid w:val="002B6459"/>
    <w:rsid w:val="002B77DE"/>
    <w:rsid w:val="002B7983"/>
    <w:rsid w:val="002C326E"/>
    <w:rsid w:val="002C4040"/>
    <w:rsid w:val="002C48FD"/>
    <w:rsid w:val="002C5CB1"/>
    <w:rsid w:val="002C7787"/>
    <w:rsid w:val="002C7815"/>
    <w:rsid w:val="002C7D03"/>
    <w:rsid w:val="002D04A0"/>
    <w:rsid w:val="002D07D4"/>
    <w:rsid w:val="002D15E5"/>
    <w:rsid w:val="002D19A4"/>
    <w:rsid w:val="002D4774"/>
    <w:rsid w:val="002D4CB7"/>
    <w:rsid w:val="002D58BF"/>
    <w:rsid w:val="002D642D"/>
    <w:rsid w:val="002D7FF6"/>
    <w:rsid w:val="002E12AF"/>
    <w:rsid w:val="002E1912"/>
    <w:rsid w:val="002E1969"/>
    <w:rsid w:val="002E1EB8"/>
    <w:rsid w:val="002E1FB0"/>
    <w:rsid w:val="002E24B8"/>
    <w:rsid w:val="002E4C9E"/>
    <w:rsid w:val="002E4D58"/>
    <w:rsid w:val="002E5E7D"/>
    <w:rsid w:val="002E6579"/>
    <w:rsid w:val="002E6B68"/>
    <w:rsid w:val="002F2804"/>
    <w:rsid w:val="002F2EC2"/>
    <w:rsid w:val="002F3080"/>
    <w:rsid w:val="002F5123"/>
    <w:rsid w:val="002F5641"/>
    <w:rsid w:val="002F5B8F"/>
    <w:rsid w:val="002F6E08"/>
    <w:rsid w:val="003009CA"/>
    <w:rsid w:val="00301DE7"/>
    <w:rsid w:val="0030207A"/>
    <w:rsid w:val="00303103"/>
    <w:rsid w:val="00306C35"/>
    <w:rsid w:val="003110B9"/>
    <w:rsid w:val="00312D09"/>
    <w:rsid w:val="00312ED3"/>
    <w:rsid w:val="0031517E"/>
    <w:rsid w:val="003159CC"/>
    <w:rsid w:val="0031682D"/>
    <w:rsid w:val="003169AF"/>
    <w:rsid w:val="003200BD"/>
    <w:rsid w:val="00323DB1"/>
    <w:rsid w:val="003241DE"/>
    <w:rsid w:val="00324A58"/>
    <w:rsid w:val="00324C30"/>
    <w:rsid w:val="003263BC"/>
    <w:rsid w:val="0032759D"/>
    <w:rsid w:val="00332D3A"/>
    <w:rsid w:val="0033405B"/>
    <w:rsid w:val="00334D90"/>
    <w:rsid w:val="00335066"/>
    <w:rsid w:val="00335922"/>
    <w:rsid w:val="00337CB0"/>
    <w:rsid w:val="00340866"/>
    <w:rsid w:val="00340BC6"/>
    <w:rsid w:val="00341C99"/>
    <w:rsid w:val="00344CE0"/>
    <w:rsid w:val="00345C9C"/>
    <w:rsid w:val="00346627"/>
    <w:rsid w:val="00346A54"/>
    <w:rsid w:val="003470E8"/>
    <w:rsid w:val="00350BB6"/>
    <w:rsid w:val="00350DCA"/>
    <w:rsid w:val="00352E5A"/>
    <w:rsid w:val="00352E85"/>
    <w:rsid w:val="00354019"/>
    <w:rsid w:val="00354035"/>
    <w:rsid w:val="0035558C"/>
    <w:rsid w:val="00356198"/>
    <w:rsid w:val="003563E5"/>
    <w:rsid w:val="0036050E"/>
    <w:rsid w:val="003609D5"/>
    <w:rsid w:val="003624C9"/>
    <w:rsid w:val="003629A3"/>
    <w:rsid w:val="00366605"/>
    <w:rsid w:val="00366820"/>
    <w:rsid w:val="003674DC"/>
    <w:rsid w:val="00371AE9"/>
    <w:rsid w:val="003739F7"/>
    <w:rsid w:val="00376111"/>
    <w:rsid w:val="00383D96"/>
    <w:rsid w:val="003840DB"/>
    <w:rsid w:val="003875BA"/>
    <w:rsid w:val="00390643"/>
    <w:rsid w:val="003908BF"/>
    <w:rsid w:val="00391191"/>
    <w:rsid w:val="00391510"/>
    <w:rsid w:val="00391FAE"/>
    <w:rsid w:val="003925E0"/>
    <w:rsid w:val="003968B1"/>
    <w:rsid w:val="003A3116"/>
    <w:rsid w:val="003A473A"/>
    <w:rsid w:val="003A5DB0"/>
    <w:rsid w:val="003A6015"/>
    <w:rsid w:val="003A6959"/>
    <w:rsid w:val="003A7CE1"/>
    <w:rsid w:val="003B01A2"/>
    <w:rsid w:val="003B1384"/>
    <w:rsid w:val="003B2470"/>
    <w:rsid w:val="003B5DCE"/>
    <w:rsid w:val="003C3181"/>
    <w:rsid w:val="003C35FC"/>
    <w:rsid w:val="003C3C3C"/>
    <w:rsid w:val="003C4BE9"/>
    <w:rsid w:val="003C4C1F"/>
    <w:rsid w:val="003D383C"/>
    <w:rsid w:val="003D47E1"/>
    <w:rsid w:val="003D4AE1"/>
    <w:rsid w:val="003D6B89"/>
    <w:rsid w:val="003E0065"/>
    <w:rsid w:val="003E0A82"/>
    <w:rsid w:val="003E5073"/>
    <w:rsid w:val="003E50C6"/>
    <w:rsid w:val="003E7E25"/>
    <w:rsid w:val="003F0DB2"/>
    <w:rsid w:val="003F15BA"/>
    <w:rsid w:val="003F4308"/>
    <w:rsid w:val="003F46B4"/>
    <w:rsid w:val="00404E37"/>
    <w:rsid w:val="00411654"/>
    <w:rsid w:val="00411CBD"/>
    <w:rsid w:val="00413C27"/>
    <w:rsid w:val="00414122"/>
    <w:rsid w:val="00414937"/>
    <w:rsid w:val="004172A9"/>
    <w:rsid w:val="0042027A"/>
    <w:rsid w:val="00420709"/>
    <w:rsid w:val="00421DA4"/>
    <w:rsid w:val="00421FA8"/>
    <w:rsid w:val="00425D94"/>
    <w:rsid w:val="00425EC0"/>
    <w:rsid w:val="004269B1"/>
    <w:rsid w:val="00430DE8"/>
    <w:rsid w:val="00431186"/>
    <w:rsid w:val="004329DA"/>
    <w:rsid w:val="00433907"/>
    <w:rsid w:val="00433998"/>
    <w:rsid w:val="00434885"/>
    <w:rsid w:val="00440380"/>
    <w:rsid w:val="00441894"/>
    <w:rsid w:val="00442AE0"/>
    <w:rsid w:val="0044653F"/>
    <w:rsid w:val="004522DF"/>
    <w:rsid w:val="004537E9"/>
    <w:rsid w:val="0045482B"/>
    <w:rsid w:val="00455E3A"/>
    <w:rsid w:val="004564C1"/>
    <w:rsid w:val="00456FA8"/>
    <w:rsid w:val="004571C2"/>
    <w:rsid w:val="00457EA0"/>
    <w:rsid w:val="0046098E"/>
    <w:rsid w:val="004612BC"/>
    <w:rsid w:val="004637F4"/>
    <w:rsid w:val="00465880"/>
    <w:rsid w:val="0046623D"/>
    <w:rsid w:val="004678B2"/>
    <w:rsid w:val="00467C6E"/>
    <w:rsid w:val="00467FA4"/>
    <w:rsid w:val="0047110C"/>
    <w:rsid w:val="00473EE8"/>
    <w:rsid w:val="00474E9B"/>
    <w:rsid w:val="00475B30"/>
    <w:rsid w:val="00475E20"/>
    <w:rsid w:val="00475F50"/>
    <w:rsid w:val="00480D2E"/>
    <w:rsid w:val="00481581"/>
    <w:rsid w:val="004838E2"/>
    <w:rsid w:val="00484D1D"/>
    <w:rsid w:val="0048601E"/>
    <w:rsid w:val="004870C7"/>
    <w:rsid w:val="00492B4B"/>
    <w:rsid w:val="00495DFB"/>
    <w:rsid w:val="004A0839"/>
    <w:rsid w:val="004A0B1E"/>
    <w:rsid w:val="004A0B55"/>
    <w:rsid w:val="004A24FD"/>
    <w:rsid w:val="004A36DF"/>
    <w:rsid w:val="004A4A56"/>
    <w:rsid w:val="004A58F9"/>
    <w:rsid w:val="004A5A25"/>
    <w:rsid w:val="004A61D6"/>
    <w:rsid w:val="004B0321"/>
    <w:rsid w:val="004B3D97"/>
    <w:rsid w:val="004B48EF"/>
    <w:rsid w:val="004B4F50"/>
    <w:rsid w:val="004B5CB5"/>
    <w:rsid w:val="004B6788"/>
    <w:rsid w:val="004B6D85"/>
    <w:rsid w:val="004C1821"/>
    <w:rsid w:val="004C25F6"/>
    <w:rsid w:val="004C308E"/>
    <w:rsid w:val="004C3CF9"/>
    <w:rsid w:val="004C559F"/>
    <w:rsid w:val="004C748C"/>
    <w:rsid w:val="004D0CE9"/>
    <w:rsid w:val="004D2530"/>
    <w:rsid w:val="004D332E"/>
    <w:rsid w:val="004D4B76"/>
    <w:rsid w:val="004D5EE1"/>
    <w:rsid w:val="004D6513"/>
    <w:rsid w:val="004D6F6C"/>
    <w:rsid w:val="004D741B"/>
    <w:rsid w:val="004D7989"/>
    <w:rsid w:val="004E29B3"/>
    <w:rsid w:val="004E3F8D"/>
    <w:rsid w:val="004E6F19"/>
    <w:rsid w:val="004E72CA"/>
    <w:rsid w:val="004F0821"/>
    <w:rsid w:val="004F0D41"/>
    <w:rsid w:val="004F1787"/>
    <w:rsid w:val="004F1A7C"/>
    <w:rsid w:val="004F2C4A"/>
    <w:rsid w:val="004F3076"/>
    <w:rsid w:val="004F3132"/>
    <w:rsid w:val="004F36F2"/>
    <w:rsid w:val="004F3C71"/>
    <w:rsid w:val="004F678A"/>
    <w:rsid w:val="004F6D3E"/>
    <w:rsid w:val="00507FF1"/>
    <w:rsid w:val="00510424"/>
    <w:rsid w:val="00510A44"/>
    <w:rsid w:val="00510F4C"/>
    <w:rsid w:val="0051183C"/>
    <w:rsid w:val="00512DCA"/>
    <w:rsid w:val="00512FE4"/>
    <w:rsid w:val="00517459"/>
    <w:rsid w:val="0052110F"/>
    <w:rsid w:val="0052243C"/>
    <w:rsid w:val="0052355B"/>
    <w:rsid w:val="00523ED2"/>
    <w:rsid w:val="005245B8"/>
    <w:rsid w:val="00525546"/>
    <w:rsid w:val="00526401"/>
    <w:rsid w:val="0052702F"/>
    <w:rsid w:val="005274D4"/>
    <w:rsid w:val="00530547"/>
    <w:rsid w:val="00535173"/>
    <w:rsid w:val="005353B5"/>
    <w:rsid w:val="00535818"/>
    <w:rsid w:val="005365DF"/>
    <w:rsid w:val="0053683C"/>
    <w:rsid w:val="00541DB7"/>
    <w:rsid w:val="00541F1A"/>
    <w:rsid w:val="0054234F"/>
    <w:rsid w:val="0054284A"/>
    <w:rsid w:val="00543C16"/>
    <w:rsid w:val="005453B9"/>
    <w:rsid w:val="005455AE"/>
    <w:rsid w:val="0054642F"/>
    <w:rsid w:val="00550030"/>
    <w:rsid w:val="00550295"/>
    <w:rsid w:val="005513F4"/>
    <w:rsid w:val="00552137"/>
    <w:rsid w:val="00552671"/>
    <w:rsid w:val="005549BF"/>
    <w:rsid w:val="00555507"/>
    <w:rsid w:val="00555735"/>
    <w:rsid w:val="005561E5"/>
    <w:rsid w:val="005564EA"/>
    <w:rsid w:val="00562B88"/>
    <w:rsid w:val="00564D28"/>
    <w:rsid w:val="00565E46"/>
    <w:rsid w:val="00566D54"/>
    <w:rsid w:val="00570A76"/>
    <w:rsid w:val="00570F69"/>
    <w:rsid w:val="0057532A"/>
    <w:rsid w:val="00580DD2"/>
    <w:rsid w:val="005814E8"/>
    <w:rsid w:val="0058634E"/>
    <w:rsid w:val="00586955"/>
    <w:rsid w:val="00587CDD"/>
    <w:rsid w:val="00590C67"/>
    <w:rsid w:val="00590D07"/>
    <w:rsid w:val="00596B9A"/>
    <w:rsid w:val="005A3560"/>
    <w:rsid w:val="005A5AFC"/>
    <w:rsid w:val="005B0370"/>
    <w:rsid w:val="005B363F"/>
    <w:rsid w:val="005B5243"/>
    <w:rsid w:val="005C0F4B"/>
    <w:rsid w:val="005C281A"/>
    <w:rsid w:val="005C2A02"/>
    <w:rsid w:val="005C36BE"/>
    <w:rsid w:val="005C3D20"/>
    <w:rsid w:val="005C6DAF"/>
    <w:rsid w:val="005C700F"/>
    <w:rsid w:val="005D01E0"/>
    <w:rsid w:val="005D52E5"/>
    <w:rsid w:val="005D5850"/>
    <w:rsid w:val="005D5A74"/>
    <w:rsid w:val="005D5A8B"/>
    <w:rsid w:val="005D6BE3"/>
    <w:rsid w:val="005D6D1E"/>
    <w:rsid w:val="005E2449"/>
    <w:rsid w:val="005E3D3D"/>
    <w:rsid w:val="005E4881"/>
    <w:rsid w:val="005E4B60"/>
    <w:rsid w:val="005E51A9"/>
    <w:rsid w:val="005E7FA3"/>
    <w:rsid w:val="005F0FDA"/>
    <w:rsid w:val="005F2429"/>
    <w:rsid w:val="005F4BC8"/>
    <w:rsid w:val="005F4C1D"/>
    <w:rsid w:val="005F6566"/>
    <w:rsid w:val="005F6BA7"/>
    <w:rsid w:val="00600048"/>
    <w:rsid w:val="00600AA1"/>
    <w:rsid w:val="00600ED8"/>
    <w:rsid w:val="00601D5F"/>
    <w:rsid w:val="00602417"/>
    <w:rsid w:val="00607B73"/>
    <w:rsid w:val="00612B7A"/>
    <w:rsid w:val="00613E0C"/>
    <w:rsid w:val="00614862"/>
    <w:rsid w:val="00616D03"/>
    <w:rsid w:val="006172C0"/>
    <w:rsid w:val="006177A2"/>
    <w:rsid w:val="00617D09"/>
    <w:rsid w:val="00623DA3"/>
    <w:rsid w:val="00624851"/>
    <w:rsid w:val="00625D2D"/>
    <w:rsid w:val="006260C6"/>
    <w:rsid w:val="00626569"/>
    <w:rsid w:val="006362E8"/>
    <w:rsid w:val="00637DFD"/>
    <w:rsid w:val="00641D0D"/>
    <w:rsid w:val="00644DC6"/>
    <w:rsid w:val="006459B4"/>
    <w:rsid w:val="00645B74"/>
    <w:rsid w:val="0064688D"/>
    <w:rsid w:val="00650BB8"/>
    <w:rsid w:val="006607B4"/>
    <w:rsid w:val="00662767"/>
    <w:rsid w:val="00662BD4"/>
    <w:rsid w:val="0066421F"/>
    <w:rsid w:val="00664A0E"/>
    <w:rsid w:val="006679BF"/>
    <w:rsid w:val="00671299"/>
    <w:rsid w:val="00671FF8"/>
    <w:rsid w:val="0067246E"/>
    <w:rsid w:val="00673EF5"/>
    <w:rsid w:val="0067762A"/>
    <w:rsid w:val="00677D31"/>
    <w:rsid w:val="00680273"/>
    <w:rsid w:val="0068093C"/>
    <w:rsid w:val="00680B82"/>
    <w:rsid w:val="00684C93"/>
    <w:rsid w:val="00684FD9"/>
    <w:rsid w:val="006863CE"/>
    <w:rsid w:val="006871EA"/>
    <w:rsid w:val="00687A19"/>
    <w:rsid w:val="00692EE1"/>
    <w:rsid w:val="00694F10"/>
    <w:rsid w:val="00696148"/>
    <w:rsid w:val="00696A79"/>
    <w:rsid w:val="00697382"/>
    <w:rsid w:val="006A679B"/>
    <w:rsid w:val="006A6906"/>
    <w:rsid w:val="006A6EC3"/>
    <w:rsid w:val="006A7172"/>
    <w:rsid w:val="006A7CD5"/>
    <w:rsid w:val="006B0542"/>
    <w:rsid w:val="006B06E8"/>
    <w:rsid w:val="006B156E"/>
    <w:rsid w:val="006B22B7"/>
    <w:rsid w:val="006B24C2"/>
    <w:rsid w:val="006B3189"/>
    <w:rsid w:val="006B3C73"/>
    <w:rsid w:val="006B5BAE"/>
    <w:rsid w:val="006B6AD3"/>
    <w:rsid w:val="006C0FA7"/>
    <w:rsid w:val="006C3215"/>
    <w:rsid w:val="006C619B"/>
    <w:rsid w:val="006C7863"/>
    <w:rsid w:val="006D2508"/>
    <w:rsid w:val="006D4145"/>
    <w:rsid w:val="006D577C"/>
    <w:rsid w:val="006D6DED"/>
    <w:rsid w:val="006D759D"/>
    <w:rsid w:val="006E0F7F"/>
    <w:rsid w:val="006E176A"/>
    <w:rsid w:val="006E1FBB"/>
    <w:rsid w:val="006E7282"/>
    <w:rsid w:val="006E7CFC"/>
    <w:rsid w:val="006F00D9"/>
    <w:rsid w:val="006F041A"/>
    <w:rsid w:val="006F3BE3"/>
    <w:rsid w:val="006F52B0"/>
    <w:rsid w:val="006F6688"/>
    <w:rsid w:val="00702E72"/>
    <w:rsid w:val="00703FDB"/>
    <w:rsid w:val="00704986"/>
    <w:rsid w:val="0070548C"/>
    <w:rsid w:val="00710FC8"/>
    <w:rsid w:val="00711D69"/>
    <w:rsid w:val="007130E4"/>
    <w:rsid w:val="007235AC"/>
    <w:rsid w:val="00726B4D"/>
    <w:rsid w:val="00727EE9"/>
    <w:rsid w:val="00730722"/>
    <w:rsid w:val="00731691"/>
    <w:rsid w:val="00731BAB"/>
    <w:rsid w:val="00735131"/>
    <w:rsid w:val="00735F7D"/>
    <w:rsid w:val="00736577"/>
    <w:rsid w:val="0074220B"/>
    <w:rsid w:val="00743995"/>
    <w:rsid w:val="00743F7D"/>
    <w:rsid w:val="007464B8"/>
    <w:rsid w:val="007500CA"/>
    <w:rsid w:val="007500E5"/>
    <w:rsid w:val="00751139"/>
    <w:rsid w:val="00756877"/>
    <w:rsid w:val="00761347"/>
    <w:rsid w:val="00761816"/>
    <w:rsid w:val="00761B98"/>
    <w:rsid w:val="007627AF"/>
    <w:rsid w:val="007633B2"/>
    <w:rsid w:val="00764263"/>
    <w:rsid w:val="007673A0"/>
    <w:rsid w:val="0076745C"/>
    <w:rsid w:val="00771D5F"/>
    <w:rsid w:val="00772969"/>
    <w:rsid w:val="00776AB2"/>
    <w:rsid w:val="007805E6"/>
    <w:rsid w:val="00781139"/>
    <w:rsid w:val="00782558"/>
    <w:rsid w:val="00782622"/>
    <w:rsid w:val="00784115"/>
    <w:rsid w:val="00784D58"/>
    <w:rsid w:val="00784D68"/>
    <w:rsid w:val="00785EAA"/>
    <w:rsid w:val="007879C3"/>
    <w:rsid w:val="007900F4"/>
    <w:rsid w:val="00791351"/>
    <w:rsid w:val="0079396B"/>
    <w:rsid w:val="00793CF6"/>
    <w:rsid w:val="00793D49"/>
    <w:rsid w:val="007957F2"/>
    <w:rsid w:val="00797E96"/>
    <w:rsid w:val="007A0E0F"/>
    <w:rsid w:val="007A3A55"/>
    <w:rsid w:val="007A446F"/>
    <w:rsid w:val="007A58F4"/>
    <w:rsid w:val="007A6BDB"/>
    <w:rsid w:val="007B2438"/>
    <w:rsid w:val="007B2CEB"/>
    <w:rsid w:val="007B3BD4"/>
    <w:rsid w:val="007B3F5B"/>
    <w:rsid w:val="007B70B3"/>
    <w:rsid w:val="007C0323"/>
    <w:rsid w:val="007C05EC"/>
    <w:rsid w:val="007C07F9"/>
    <w:rsid w:val="007C17F6"/>
    <w:rsid w:val="007C236F"/>
    <w:rsid w:val="007C2BD4"/>
    <w:rsid w:val="007D0496"/>
    <w:rsid w:val="007D087E"/>
    <w:rsid w:val="007D1CC5"/>
    <w:rsid w:val="007D2F25"/>
    <w:rsid w:val="007D538F"/>
    <w:rsid w:val="007D66E7"/>
    <w:rsid w:val="007D6A6D"/>
    <w:rsid w:val="007D7758"/>
    <w:rsid w:val="007D7CCB"/>
    <w:rsid w:val="007D7F28"/>
    <w:rsid w:val="007E17AA"/>
    <w:rsid w:val="007E1979"/>
    <w:rsid w:val="007E29AB"/>
    <w:rsid w:val="007E662E"/>
    <w:rsid w:val="007E73A0"/>
    <w:rsid w:val="007F0163"/>
    <w:rsid w:val="007F2181"/>
    <w:rsid w:val="007F226E"/>
    <w:rsid w:val="007F25CE"/>
    <w:rsid w:val="007F3736"/>
    <w:rsid w:val="007F42A5"/>
    <w:rsid w:val="007F43BD"/>
    <w:rsid w:val="007F4AC7"/>
    <w:rsid w:val="007F52E0"/>
    <w:rsid w:val="007F6942"/>
    <w:rsid w:val="008016C0"/>
    <w:rsid w:val="00803816"/>
    <w:rsid w:val="00804C69"/>
    <w:rsid w:val="00810542"/>
    <w:rsid w:val="008121A5"/>
    <w:rsid w:val="008167F2"/>
    <w:rsid w:val="00816AD5"/>
    <w:rsid w:val="00817832"/>
    <w:rsid w:val="0082083A"/>
    <w:rsid w:val="0082224B"/>
    <w:rsid w:val="00826C98"/>
    <w:rsid w:val="00831817"/>
    <w:rsid w:val="00831C46"/>
    <w:rsid w:val="00833EC1"/>
    <w:rsid w:val="00835003"/>
    <w:rsid w:val="0083671F"/>
    <w:rsid w:val="00840927"/>
    <w:rsid w:val="00844108"/>
    <w:rsid w:val="00845BDF"/>
    <w:rsid w:val="00846800"/>
    <w:rsid w:val="00847A8D"/>
    <w:rsid w:val="0085047B"/>
    <w:rsid w:val="00856E6D"/>
    <w:rsid w:val="00856F28"/>
    <w:rsid w:val="00862207"/>
    <w:rsid w:val="00862DAF"/>
    <w:rsid w:val="008638A1"/>
    <w:rsid w:val="00863AB6"/>
    <w:rsid w:val="00864220"/>
    <w:rsid w:val="0086455D"/>
    <w:rsid w:val="00864BD6"/>
    <w:rsid w:val="00867A0F"/>
    <w:rsid w:val="00874F14"/>
    <w:rsid w:val="00877B09"/>
    <w:rsid w:val="00880AFB"/>
    <w:rsid w:val="00881417"/>
    <w:rsid w:val="008855B7"/>
    <w:rsid w:val="008868AB"/>
    <w:rsid w:val="008871F3"/>
    <w:rsid w:val="00887344"/>
    <w:rsid w:val="0088736B"/>
    <w:rsid w:val="00891126"/>
    <w:rsid w:val="0089154A"/>
    <w:rsid w:val="008A41B7"/>
    <w:rsid w:val="008A61DB"/>
    <w:rsid w:val="008A6851"/>
    <w:rsid w:val="008A76FF"/>
    <w:rsid w:val="008B0167"/>
    <w:rsid w:val="008B3810"/>
    <w:rsid w:val="008B5174"/>
    <w:rsid w:val="008B7212"/>
    <w:rsid w:val="008C04F5"/>
    <w:rsid w:val="008C3B64"/>
    <w:rsid w:val="008C3CBB"/>
    <w:rsid w:val="008C4D21"/>
    <w:rsid w:val="008D0ECA"/>
    <w:rsid w:val="008D29B7"/>
    <w:rsid w:val="008D6863"/>
    <w:rsid w:val="008E1452"/>
    <w:rsid w:val="008E517E"/>
    <w:rsid w:val="008F2A64"/>
    <w:rsid w:val="008F2DBA"/>
    <w:rsid w:val="008F554D"/>
    <w:rsid w:val="008F5721"/>
    <w:rsid w:val="008F5BA9"/>
    <w:rsid w:val="008F5C25"/>
    <w:rsid w:val="008F65EC"/>
    <w:rsid w:val="008F7436"/>
    <w:rsid w:val="008F7B7A"/>
    <w:rsid w:val="0090217F"/>
    <w:rsid w:val="00904DEE"/>
    <w:rsid w:val="0090527C"/>
    <w:rsid w:val="0090573E"/>
    <w:rsid w:val="00906D5F"/>
    <w:rsid w:val="00907BE2"/>
    <w:rsid w:val="0091075C"/>
    <w:rsid w:val="0091117B"/>
    <w:rsid w:val="00916746"/>
    <w:rsid w:val="00917796"/>
    <w:rsid w:val="00920485"/>
    <w:rsid w:val="0092400F"/>
    <w:rsid w:val="00926AEE"/>
    <w:rsid w:val="0093188D"/>
    <w:rsid w:val="00932D11"/>
    <w:rsid w:val="0093340A"/>
    <w:rsid w:val="00934704"/>
    <w:rsid w:val="00935822"/>
    <w:rsid w:val="00935AA7"/>
    <w:rsid w:val="00935D3A"/>
    <w:rsid w:val="00935EF3"/>
    <w:rsid w:val="0093602D"/>
    <w:rsid w:val="00937E34"/>
    <w:rsid w:val="00943146"/>
    <w:rsid w:val="0094474B"/>
    <w:rsid w:val="00944E5C"/>
    <w:rsid w:val="00954A15"/>
    <w:rsid w:val="009554C4"/>
    <w:rsid w:val="0095601D"/>
    <w:rsid w:val="00956C30"/>
    <w:rsid w:val="00961656"/>
    <w:rsid w:val="009627C7"/>
    <w:rsid w:val="00963D71"/>
    <w:rsid w:val="009649C4"/>
    <w:rsid w:val="0096551F"/>
    <w:rsid w:val="009664B4"/>
    <w:rsid w:val="00970055"/>
    <w:rsid w:val="009703C3"/>
    <w:rsid w:val="00972462"/>
    <w:rsid w:val="0097362C"/>
    <w:rsid w:val="00973C62"/>
    <w:rsid w:val="00974E7A"/>
    <w:rsid w:val="00975DC3"/>
    <w:rsid w:val="0097733E"/>
    <w:rsid w:val="00977353"/>
    <w:rsid w:val="00982359"/>
    <w:rsid w:val="00982511"/>
    <w:rsid w:val="0098302C"/>
    <w:rsid w:val="0098462D"/>
    <w:rsid w:val="00986CBE"/>
    <w:rsid w:val="00987961"/>
    <w:rsid w:val="00987A08"/>
    <w:rsid w:val="00987D61"/>
    <w:rsid w:val="009900AB"/>
    <w:rsid w:val="00991D3B"/>
    <w:rsid w:val="00996838"/>
    <w:rsid w:val="00997689"/>
    <w:rsid w:val="009A1F6D"/>
    <w:rsid w:val="009A2ECE"/>
    <w:rsid w:val="009A3DE3"/>
    <w:rsid w:val="009A40C7"/>
    <w:rsid w:val="009A42D9"/>
    <w:rsid w:val="009A50B1"/>
    <w:rsid w:val="009A5D6E"/>
    <w:rsid w:val="009A6BD1"/>
    <w:rsid w:val="009A7402"/>
    <w:rsid w:val="009B0794"/>
    <w:rsid w:val="009B09E7"/>
    <w:rsid w:val="009B10FF"/>
    <w:rsid w:val="009B2965"/>
    <w:rsid w:val="009B360B"/>
    <w:rsid w:val="009B6400"/>
    <w:rsid w:val="009B6674"/>
    <w:rsid w:val="009B71D7"/>
    <w:rsid w:val="009B7752"/>
    <w:rsid w:val="009B779C"/>
    <w:rsid w:val="009C11CD"/>
    <w:rsid w:val="009C3376"/>
    <w:rsid w:val="009C6CF5"/>
    <w:rsid w:val="009C7158"/>
    <w:rsid w:val="009C7F6B"/>
    <w:rsid w:val="009D251D"/>
    <w:rsid w:val="009D26C7"/>
    <w:rsid w:val="009D4823"/>
    <w:rsid w:val="009D620D"/>
    <w:rsid w:val="009D62D7"/>
    <w:rsid w:val="009D75AE"/>
    <w:rsid w:val="009D75BF"/>
    <w:rsid w:val="009D78B6"/>
    <w:rsid w:val="009D7BCB"/>
    <w:rsid w:val="009E13CD"/>
    <w:rsid w:val="009E256C"/>
    <w:rsid w:val="009E2BD4"/>
    <w:rsid w:val="009E4D66"/>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3CA5"/>
    <w:rsid w:val="00A0445F"/>
    <w:rsid w:val="00A05660"/>
    <w:rsid w:val="00A11A62"/>
    <w:rsid w:val="00A12E6B"/>
    <w:rsid w:val="00A16780"/>
    <w:rsid w:val="00A20D6C"/>
    <w:rsid w:val="00A23EA7"/>
    <w:rsid w:val="00A2682C"/>
    <w:rsid w:val="00A26C97"/>
    <w:rsid w:val="00A30AC1"/>
    <w:rsid w:val="00A35A83"/>
    <w:rsid w:val="00A35DB1"/>
    <w:rsid w:val="00A36A8C"/>
    <w:rsid w:val="00A420F2"/>
    <w:rsid w:val="00A438C6"/>
    <w:rsid w:val="00A44121"/>
    <w:rsid w:val="00A46CDD"/>
    <w:rsid w:val="00A47A9E"/>
    <w:rsid w:val="00A503E9"/>
    <w:rsid w:val="00A52284"/>
    <w:rsid w:val="00A5616B"/>
    <w:rsid w:val="00A568AC"/>
    <w:rsid w:val="00A601B7"/>
    <w:rsid w:val="00A602A1"/>
    <w:rsid w:val="00A60CCD"/>
    <w:rsid w:val="00A62E8F"/>
    <w:rsid w:val="00A6557F"/>
    <w:rsid w:val="00A65EED"/>
    <w:rsid w:val="00A66625"/>
    <w:rsid w:val="00A7052F"/>
    <w:rsid w:val="00A70F7B"/>
    <w:rsid w:val="00A716BB"/>
    <w:rsid w:val="00A73682"/>
    <w:rsid w:val="00A737A6"/>
    <w:rsid w:val="00A7560A"/>
    <w:rsid w:val="00A761E1"/>
    <w:rsid w:val="00A821A6"/>
    <w:rsid w:val="00A84D41"/>
    <w:rsid w:val="00A865ED"/>
    <w:rsid w:val="00A86A4E"/>
    <w:rsid w:val="00A876A2"/>
    <w:rsid w:val="00A90372"/>
    <w:rsid w:val="00A90A96"/>
    <w:rsid w:val="00A90C60"/>
    <w:rsid w:val="00A90C74"/>
    <w:rsid w:val="00A93768"/>
    <w:rsid w:val="00A963F1"/>
    <w:rsid w:val="00A96D2C"/>
    <w:rsid w:val="00AA3ED5"/>
    <w:rsid w:val="00AA73DD"/>
    <w:rsid w:val="00AB079E"/>
    <w:rsid w:val="00AB4B13"/>
    <w:rsid w:val="00AB4CDD"/>
    <w:rsid w:val="00AB7BB1"/>
    <w:rsid w:val="00AC4AB3"/>
    <w:rsid w:val="00AC592A"/>
    <w:rsid w:val="00AD1F18"/>
    <w:rsid w:val="00AD209A"/>
    <w:rsid w:val="00AD266F"/>
    <w:rsid w:val="00AD465D"/>
    <w:rsid w:val="00AD5703"/>
    <w:rsid w:val="00AD6676"/>
    <w:rsid w:val="00AE029F"/>
    <w:rsid w:val="00AE294A"/>
    <w:rsid w:val="00AE7DF1"/>
    <w:rsid w:val="00AF37E6"/>
    <w:rsid w:val="00AF5906"/>
    <w:rsid w:val="00AF5F59"/>
    <w:rsid w:val="00AF74DE"/>
    <w:rsid w:val="00B005EB"/>
    <w:rsid w:val="00B00DE6"/>
    <w:rsid w:val="00B01D3C"/>
    <w:rsid w:val="00B03056"/>
    <w:rsid w:val="00B05D99"/>
    <w:rsid w:val="00B065FD"/>
    <w:rsid w:val="00B068CD"/>
    <w:rsid w:val="00B07690"/>
    <w:rsid w:val="00B121BB"/>
    <w:rsid w:val="00B12339"/>
    <w:rsid w:val="00B123C7"/>
    <w:rsid w:val="00B12E16"/>
    <w:rsid w:val="00B156D3"/>
    <w:rsid w:val="00B17FF8"/>
    <w:rsid w:val="00B2004A"/>
    <w:rsid w:val="00B214E0"/>
    <w:rsid w:val="00B221F6"/>
    <w:rsid w:val="00B2256F"/>
    <w:rsid w:val="00B27555"/>
    <w:rsid w:val="00B30343"/>
    <w:rsid w:val="00B31078"/>
    <w:rsid w:val="00B32351"/>
    <w:rsid w:val="00B32DE9"/>
    <w:rsid w:val="00B3365D"/>
    <w:rsid w:val="00B34318"/>
    <w:rsid w:val="00B3448C"/>
    <w:rsid w:val="00B40ADE"/>
    <w:rsid w:val="00B42391"/>
    <w:rsid w:val="00B44228"/>
    <w:rsid w:val="00B44AE4"/>
    <w:rsid w:val="00B4556E"/>
    <w:rsid w:val="00B46876"/>
    <w:rsid w:val="00B5252B"/>
    <w:rsid w:val="00B5309C"/>
    <w:rsid w:val="00B56C91"/>
    <w:rsid w:val="00B56DC8"/>
    <w:rsid w:val="00B56EC2"/>
    <w:rsid w:val="00B57C20"/>
    <w:rsid w:val="00B652A9"/>
    <w:rsid w:val="00B6681B"/>
    <w:rsid w:val="00B670BC"/>
    <w:rsid w:val="00B670CC"/>
    <w:rsid w:val="00B72C44"/>
    <w:rsid w:val="00B72E4F"/>
    <w:rsid w:val="00B73606"/>
    <w:rsid w:val="00B74C46"/>
    <w:rsid w:val="00B76536"/>
    <w:rsid w:val="00B8257C"/>
    <w:rsid w:val="00B83BED"/>
    <w:rsid w:val="00B848BE"/>
    <w:rsid w:val="00B86B75"/>
    <w:rsid w:val="00B9022F"/>
    <w:rsid w:val="00B9038F"/>
    <w:rsid w:val="00B91914"/>
    <w:rsid w:val="00B92392"/>
    <w:rsid w:val="00B93349"/>
    <w:rsid w:val="00B93AB7"/>
    <w:rsid w:val="00B94186"/>
    <w:rsid w:val="00B94A7B"/>
    <w:rsid w:val="00B94F76"/>
    <w:rsid w:val="00B953C1"/>
    <w:rsid w:val="00B954B2"/>
    <w:rsid w:val="00BA31F1"/>
    <w:rsid w:val="00BA51E9"/>
    <w:rsid w:val="00BA6917"/>
    <w:rsid w:val="00BB3B8B"/>
    <w:rsid w:val="00BB587D"/>
    <w:rsid w:val="00BB76F9"/>
    <w:rsid w:val="00BC03E9"/>
    <w:rsid w:val="00BC22D3"/>
    <w:rsid w:val="00BC48D5"/>
    <w:rsid w:val="00BC4CDB"/>
    <w:rsid w:val="00BC581C"/>
    <w:rsid w:val="00BC5B1E"/>
    <w:rsid w:val="00BD0C3D"/>
    <w:rsid w:val="00BD0F73"/>
    <w:rsid w:val="00BD153E"/>
    <w:rsid w:val="00BD1F1C"/>
    <w:rsid w:val="00BD53F2"/>
    <w:rsid w:val="00BD5C2D"/>
    <w:rsid w:val="00BE2F1C"/>
    <w:rsid w:val="00BE3797"/>
    <w:rsid w:val="00BE4EA1"/>
    <w:rsid w:val="00BE7E7F"/>
    <w:rsid w:val="00BF3032"/>
    <w:rsid w:val="00BF3E1C"/>
    <w:rsid w:val="00BF657A"/>
    <w:rsid w:val="00C068A8"/>
    <w:rsid w:val="00C07BC8"/>
    <w:rsid w:val="00C117B8"/>
    <w:rsid w:val="00C12BAF"/>
    <w:rsid w:val="00C1330D"/>
    <w:rsid w:val="00C13420"/>
    <w:rsid w:val="00C13D00"/>
    <w:rsid w:val="00C13DB2"/>
    <w:rsid w:val="00C15D37"/>
    <w:rsid w:val="00C15EB8"/>
    <w:rsid w:val="00C16294"/>
    <w:rsid w:val="00C17316"/>
    <w:rsid w:val="00C17569"/>
    <w:rsid w:val="00C178B3"/>
    <w:rsid w:val="00C204B6"/>
    <w:rsid w:val="00C21069"/>
    <w:rsid w:val="00C22D27"/>
    <w:rsid w:val="00C23164"/>
    <w:rsid w:val="00C23560"/>
    <w:rsid w:val="00C245DA"/>
    <w:rsid w:val="00C25677"/>
    <w:rsid w:val="00C2782B"/>
    <w:rsid w:val="00C34C1B"/>
    <w:rsid w:val="00C35EF8"/>
    <w:rsid w:val="00C36279"/>
    <w:rsid w:val="00C3710B"/>
    <w:rsid w:val="00C372D8"/>
    <w:rsid w:val="00C43A1F"/>
    <w:rsid w:val="00C43BF5"/>
    <w:rsid w:val="00C44FAB"/>
    <w:rsid w:val="00C45AB7"/>
    <w:rsid w:val="00C474C3"/>
    <w:rsid w:val="00C47C07"/>
    <w:rsid w:val="00C500F7"/>
    <w:rsid w:val="00C56A38"/>
    <w:rsid w:val="00C613A0"/>
    <w:rsid w:val="00C6283C"/>
    <w:rsid w:val="00C6391A"/>
    <w:rsid w:val="00C65707"/>
    <w:rsid w:val="00C67B40"/>
    <w:rsid w:val="00C703AA"/>
    <w:rsid w:val="00C70D71"/>
    <w:rsid w:val="00C7242B"/>
    <w:rsid w:val="00C72C7C"/>
    <w:rsid w:val="00C72D2D"/>
    <w:rsid w:val="00C734D0"/>
    <w:rsid w:val="00C756A5"/>
    <w:rsid w:val="00C76348"/>
    <w:rsid w:val="00C77D58"/>
    <w:rsid w:val="00C82C9B"/>
    <w:rsid w:val="00C84557"/>
    <w:rsid w:val="00C85015"/>
    <w:rsid w:val="00C853EB"/>
    <w:rsid w:val="00C85ED0"/>
    <w:rsid w:val="00C86AC8"/>
    <w:rsid w:val="00C879B8"/>
    <w:rsid w:val="00C93743"/>
    <w:rsid w:val="00C94070"/>
    <w:rsid w:val="00C94803"/>
    <w:rsid w:val="00C94F84"/>
    <w:rsid w:val="00C9757F"/>
    <w:rsid w:val="00CA2130"/>
    <w:rsid w:val="00CA74C1"/>
    <w:rsid w:val="00CB19C8"/>
    <w:rsid w:val="00CB2039"/>
    <w:rsid w:val="00CB4BA8"/>
    <w:rsid w:val="00CB4E6B"/>
    <w:rsid w:val="00CB50BD"/>
    <w:rsid w:val="00CC1312"/>
    <w:rsid w:val="00CC173B"/>
    <w:rsid w:val="00CC7998"/>
    <w:rsid w:val="00CD11A3"/>
    <w:rsid w:val="00CD304A"/>
    <w:rsid w:val="00CD3373"/>
    <w:rsid w:val="00CD4930"/>
    <w:rsid w:val="00CD5823"/>
    <w:rsid w:val="00CD731C"/>
    <w:rsid w:val="00CE08B4"/>
    <w:rsid w:val="00CE6631"/>
    <w:rsid w:val="00CF51B8"/>
    <w:rsid w:val="00CF6AA9"/>
    <w:rsid w:val="00CF770E"/>
    <w:rsid w:val="00CF777A"/>
    <w:rsid w:val="00D04355"/>
    <w:rsid w:val="00D0734B"/>
    <w:rsid w:val="00D07C2F"/>
    <w:rsid w:val="00D07ECB"/>
    <w:rsid w:val="00D10CD3"/>
    <w:rsid w:val="00D121BA"/>
    <w:rsid w:val="00D12CA2"/>
    <w:rsid w:val="00D13F3D"/>
    <w:rsid w:val="00D143ED"/>
    <w:rsid w:val="00D14AD4"/>
    <w:rsid w:val="00D171CD"/>
    <w:rsid w:val="00D22E11"/>
    <w:rsid w:val="00D23024"/>
    <w:rsid w:val="00D251B3"/>
    <w:rsid w:val="00D2603E"/>
    <w:rsid w:val="00D26E19"/>
    <w:rsid w:val="00D319BB"/>
    <w:rsid w:val="00D31AA6"/>
    <w:rsid w:val="00D32B1D"/>
    <w:rsid w:val="00D33239"/>
    <w:rsid w:val="00D33920"/>
    <w:rsid w:val="00D33B1A"/>
    <w:rsid w:val="00D3702F"/>
    <w:rsid w:val="00D37E86"/>
    <w:rsid w:val="00D40066"/>
    <w:rsid w:val="00D40E2C"/>
    <w:rsid w:val="00D423F9"/>
    <w:rsid w:val="00D43315"/>
    <w:rsid w:val="00D44BFF"/>
    <w:rsid w:val="00D46261"/>
    <w:rsid w:val="00D46461"/>
    <w:rsid w:val="00D50678"/>
    <w:rsid w:val="00D51E00"/>
    <w:rsid w:val="00D5327B"/>
    <w:rsid w:val="00D54A1F"/>
    <w:rsid w:val="00D55BDF"/>
    <w:rsid w:val="00D55DC4"/>
    <w:rsid w:val="00D55F52"/>
    <w:rsid w:val="00D5685E"/>
    <w:rsid w:val="00D609EB"/>
    <w:rsid w:val="00D6110A"/>
    <w:rsid w:val="00D612F5"/>
    <w:rsid w:val="00D61625"/>
    <w:rsid w:val="00D61857"/>
    <w:rsid w:val="00D64D1C"/>
    <w:rsid w:val="00D65319"/>
    <w:rsid w:val="00D66743"/>
    <w:rsid w:val="00D66F39"/>
    <w:rsid w:val="00D677E5"/>
    <w:rsid w:val="00D702FD"/>
    <w:rsid w:val="00D70957"/>
    <w:rsid w:val="00D70B92"/>
    <w:rsid w:val="00D72C35"/>
    <w:rsid w:val="00D73E5A"/>
    <w:rsid w:val="00D746B9"/>
    <w:rsid w:val="00D75F42"/>
    <w:rsid w:val="00D763E3"/>
    <w:rsid w:val="00D7668E"/>
    <w:rsid w:val="00D773C3"/>
    <w:rsid w:val="00D775AA"/>
    <w:rsid w:val="00D800AD"/>
    <w:rsid w:val="00D8228A"/>
    <w:rsid w:val="00D8412A"/>
    <w:rsid w:val="00D8475D"/>
    <w:rsid w:val="00D855A8"/>
    <w:rsid w:val="00D86871"/>
    <w:rsid w:val="00D87D26"/>
    <w:rsid w:val="00D91D6A"/>
    <w:rsid w:val="00D946D8"/>
    <w:rsid w:val="00D961EC"/>
    <w:rsid w:val="00D97586"/>
    <w:rsid w:val="00D97E24"/>
    <w:rsid w:val="00DA334A"/>
    <w:rsid w:val="00DA465E"/>
    <w:rsid w:val="00DA46AE"/>
    <w:rsid w:val="00DA509A"/>
    <w:rsid w:val="00DA7906"/>
    <w:rsid w:val="00DB024B"/>
    <w:rsid w:val="00DB0CBE"/>
    <w:rsid w:val="00DB2B8A"/>
    <w:rsid w:val="00DB2DAC"/>
    <w:rsid w:val="00DB492E"/>
    <w:rsid w:val="00DB55AE"/>
    <w:rsid w:val="00DB6224"/>
    <w:rsid w:val="00DB65D9"/>
    <w:rsid w:val="00DB7774"/>
    <w:rsid w:val="00DC1CEA"/>
    <w:rsid w:val="00DC1DC1"/>
    <w:rsid w:val="00DC2434"/>
    <w:rsid w:val="00DC3D59"/>
    <w:rsid w:val="00DC6655"/>
    <w:rsid w:val="00DD06CD"/>
    <w:rsid w:val="00DD0F98"/>
    <w:rsid w:val="00DD2191"/>
    <w:rsid w:val="00DD3686"/>
    <w:rsid w:val="00DD570E"/>
    <w:rsid w:val="00DD7118"/>
    <w:rsid w:val="00DD7B24"/>
    <w:rsid w:val="00DE02C3"/>
    <w:rsid w:val="00DE05F8"/>
    <w:rsid w:val="00DE27F8"/>
    <w:rsid w:val="00DE2E1C"/>
    <w:rsid w:val="00DE311A"/>
    <w:rsid w:val="00DE4DEF"/>
    <w:rsid w:val="00DE55A8"/>
    <w:rsid w:val="00DE6108"/>
    <w:rsid w:val="00DE6611"/>
    <w:rsid w:val="00DE76D4"/>
    <w:rsid w:val="00DF1DC3"/>
    <w:rsid w:val="00DF4AEE"/>
    <w:rsid w:val="00DF5144"/>
    <w:rsid w:val="00DF5749"/>
    <w:rsid w:val="00DF6F0D"/>
    <w:rsid w:val="00E02747"/>
    <w:rsid w:val="00E02E78"/>
    <w:rsid w:val="00E04338"/>
    <w:rsid w:val="00E05B01"/>
    <w:rsid w:val="00E07347"/>
    <w:rsid w:val="00E10E7A"/>
    <w:rsid w:val="00E11615"/>
    <w:rsid w:val="00E11BC0"/>
    <w:rsid w:val="00E1387E"/>
    <w:rsid w:val="00E153D1"/>
    <w:rsid w:val="00E158EE"/>
    <w:rsid w:val="00E161DF"/>
    <w:rsid w:val="00E16385"/>
    <w:rsid w:val="00E16BEA"/>
    <w:rsid w:val="00E25737"/>
    <w:rsid w:val="00E259A5"/>
    <w:rsid w:val="00E25BF5"/>
    <w:rsid w:val="00E26274"/>
    <w:rsid w:val="00E30A8D"/>
    <w:rsid w:val="00E315A3"/>
    <w:rsid w:val="00E328DF"/>
    <w:rsid w:val="00E33B4C"/>
    <w:rsid w:val="00E3462C"/>
    <w:rsid w:val="00E34A2A"/>
    <w:rsid w:val="00E40C78"/>
    <w:rsid w:val="00E41171"/>
    <w:rsid w:val="00E42785"/>
    <w:rsid w:val="00E44B74"/>
    <w:rsid w:val="00E44BDD"/>
    <w:rsid w:val="00E45F6C"/>
    <w:rsid w:val="00E47753"/>
    <w:rsid w:val="00E47DDB"/>
    <w:rsid w:val="00E50676"/>
    <w:rsid w:val="00E5172C"/>
    <w:rsid w:val="00E52316"/>
    <w:rsid w:val="00E52A2F"/>
    <w:rsid w:val="00E54574"/>
    <w:rsid w:val="00E54E58"/>
    <w:rsid w:val="00E55455"/>
    <w:rsid w:val="00E56DC2"/>
    <w:rsid w:val="00E57365"/>
    <w:rsid w:val="00E573D8"/>
    <w:rsid w:val="00E5753A"/>
    <w:rsid w:val="00E631F2"/>
    <w:rsid w:val="00E705B7"/>
    <w:rsid w:val="00E712A1"/>
    <w:rsid w:val="00E71C9A"/>
    <w:rsid w:val="00E71FC0"/>
    <w:rsid w:val="00E72EA4"/>
    <w:rsid w:val="00E7342B"/>
    <w:rsid w:val="00E73563"/>
    <w:rsid w:val="00E74E11"/>
    <w:rsid w:val="00E76541"/>
    <w:rsid w:val="00E77EBA"/>
    <w:rsid w:val="00E81AE6"/>
    <w:rsid w:val="00E84CE1"/>
    <w:rsid w:val="00E877A0"/>
    <w:rsid w:val="00E87C3C"/>
    <w:rsid w:val="00E905B7"/>
    <w:rsid w:val="00E92376"/>
    <w:rsid w:val="00E963A9"/>
    <w:rsid w:val="00E96B13"/>
    <w:rsid w:val="00E975DC"/>
    <w:rsid w:val="00E97CE0"/>
    <w:rsid w:val="00EA0884"/>
    <w:rsid w:val="00EA154C"/>
    <w:rsid w:val="00EA3B31"/>
    <w:rsid w:val="00EA47C1"/>
    <w:rsid w:val="00EA57C5"/>
    <w:rsid w:val="00EB0DF3"/>
    <w:rsid w:val="00EB4817"/>
    <w:rsid w:val="00EB51C9"/>
    <w:rsid w:val="00EB5CC1"/>
    <w:rsid w:val="00EB6563"/>
    <w:rsid w:val="00EC1978"/>
    <w:rsid w:val="00EC3C9B"/>
    <w:rsid w:val="00EC5813"/>
    <w:rsid w:val="00EC58EF"/>
    <w:rsid w:val="00EC5BB3"/>
    <w:rsid w:val="00EC7976"/>
    <w:rsid w:val="00ED0AAA"/>
    <w:rsid w:val="00ED0BC9"/>
    <w:rsid w:val="00ED6744"/>
    <w:rsid w:val="00EE0A96"/>
    <w:rsid w:val="00EE28D6"/>
    <w:rsid w:val="00EE34F5"/>
    <w:rsid w:val="00EE52DB"/>
    <w:rsid w:val="00EE541D"/>
    <w:rsid w:val="00EE6EFA"/>
    <w:rsid w:val="00EF172A"/>
    <w:rsid w:val="00EF2651"/>
    <w:rsid w:val="00EF39C6"/>
    <w:rsid w:val="00EF3A1A"/>
    <w:rsid w:val="00EF77A7"/>
    <w:rsid w:val="00F00939"/>
    <w:rsid w:val="00F0265F"/>
    <w:rsid w:val="00F04C2A"/>
    <w:rsid w:val="00F04CE2"/>
    <w:rsid w:val="00F0587A"/>
    <w:rsid w:val="00F075F4"/>
    <w:rsid w:val="00F10F46"/>
    <w:rsid w:val="00F10F91"/>
    <w:rsid w:val="00F13004"/>
    <w:rsid w:val="00F1527F"/>
    <w:rsid w:val="00F16870"/>
    <w:rsid w:val="00F17125"/>
    <w:rsid w:val="00F17ABC"/>
    <w:rsid w:val="00F17C64"/>
    <w:rsid w:val="00F205FB"/>
    <w:rsid w:val="00F2191B"/>
    <w:rsid w:val="00F21AC9"/>
    <w:rsid w:val="00F25B23"/>
    <w:rsid w:val="00F30535"/>
    <w:rsid w:val="00F307F5"/>
    <w:rsid w:val="00F30A9A"/>
    <w:rsid w:val="00F3188A"/>
    <w:rsid w:val="00F31B4C"/>
    <w:rsid w:val="00F3252F"/>
    <w:rsid w:val="00F332F2"/>
    <w:rsid w:val="00F337EF"/>
    <w:rsid w:val="00F33F62"/>
    <w:rsid w:val="00F3474F"/>
    <w:rsid w:val="00F34ADE"/>
    <w:rsid w:val="00F34D3A"/>
    <w:rsid w:val="00F358D8"/>
    <w:rsid w:val="00F368C2"/>
    <w:rsid w:val="00F377AA"/>
    <w:rsid w:val="00F40B8D"/>
    <w:rsid w:val="00F415C8"/>
    <w:rsid w:val="00F423D7"/>
    <w:rsid w:val="00F4475C"/>
    <w:rsid w:val="00F47583"/>
    <w:rsid w:val="00F5063A"/>
    <w:rsid w:val="00F51E4F"/>
    <w:rsid w:val="00F52DC4"/>
    <w:rsid w:val="00F52E41"/>
    <w:rsid w:val="00F53515"/>
    <w:rsid w:val="00F54228"/>
    <w:rsid w:val="00F54810"/>
    <w:rsid w:val="00F553AA"/>
    <w:rsid w:val="00F559E2"/>
    <w:rsid w:val="00F56B88"/>
    <w:rsid w:val="00F57967"/>
    <w:rsid w:val="00F628C8"/>
    <w:rsid w:val="00F632DF"/>
    <w:rsid w:val="00F636B2"/>
    <w:rsid w:val="00F63BA1"/>
    <w:rsid w:val="00F65EB2"/>
    <w:rsid w:val="00F6661C"/>
    <w:rsid w:val="00F70839"/>
    <w:rsid w:val="00F70CE4"/>
    <w:rsid w:val="00F712F4"/>
    <w:rsid w:val="00F73B3E"/>
    <w:rsid w:val="00F81283"/>
    <w:rsid w:val="00F81CCB"/>
    <w:rsid w:val="00F83F42"/>
    <w:rsid w:val="00F90B5C"/>
    <w:rsid w:val="00F93EA4"/>
    <w:rsid w:val="00F95170"/>
    <w:rsid w:val="00F95408"/>
    <w:rsid w:val="00F964A5"/>
    <w:rsid w:val="00F96F3C"/>
    <w:rsid w:val="00FA2793"/>
    <w:rsid w:val="00FA2AB3"/>
    <w:rsid w:val="00FA4A13"/>
    <w:rsid w:val="00FA5278"/>
    <w:rsid w:val="00FA59CE"/>
    <w:rsid w:val="00FA6CD9"/>
    <w:rsid w:val="00FA73EF"/>
    <w:rsid w:val="00FA78B2"/>
    <w:rsid w:val="00FA78FD"/>
    <w:rsid w:val="00FB1504"/>
    <w:rsid w:val="00FB1E35"/>
    <w:rsid w:val="00FB50C6"/>
    <w:rsid w:val="00FB6E2C"/>
    <w:rsid w:val="00FC026C"/>
    <w:rsid w:val="00FC118D"/>
    <w:rsid w:val="00FC2B1C"/>
    <w:rsid w:val="00FC2C3B"/>
    <w:rsid w:val="00FC48F3"/>
    <w:rsid w:val="00FD1582"/>
    <w:rsid w:val="00FD2B20"/>
    <w:rsid w:val="00FD2FAB"/>
    <w:rsid w:val="00FD40BE"/>
    <w:rsid w:val="00FD5A6D"/>
    <w:rsid w:val="00FD639A"/>
    <w:rsid w:val="00FE3DE8"/>
    <w:rsid w:val="00FE4931"/>
    <w:rsid w:val="00FE51C0"/>
    <w:rsid w:val="00FE6541"/>
    <w:rsid w:val="00FF0021"/>
    <w:rsid w:val="00FF0667"/>
    <w:rsid w:val="00FF08D2"/>
    <w:rsid w:val="00FF3A6B"/>
    <w:rsid w:val="00FF44C6"/>
    <w:rsid w:val="00FF5E5F"/>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EEE2FE0C-4082-4D4F-A983-A73F3ABD2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 w:type="character" w:styleId="FollowedHyperlink">
    <w:name w:val="FollowedHyperlink"/>
    <w:basedOn w:val="DefaultParagraphFont"/>
    <w:semiHidden/>
    <w:unhideWhenUsed/>
    <w:rsid w:val="00ED0BC9"/>
    <w:rPr>
      <w:color w:val="800080" w:themeColor="followedHyperlink"/>
      <w:u w:val="single"/>
    </w:rPr>
  </w:style>
  <w:style w:type="paragraph" w:styleId="ListParagraph">
    <w:name w:val="List Paragraph"/>
    <w:basedOn w:val="Normal"/>
    <w:uiPriority w:val="34"/>
    <w:qFormat/>
    <w:rsid w:val="00F95408"/>
    <w:pPr>
      <w:spacing w:before="0" w:after="0" w:line="240" w:lineRule="auto"/>
      <w:ind w:left="720" w:firstLine="0"/>
      <w:contextualSpacing/>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892575136">
      <w:bodyDiv w:val="1"/>
      <w:marLeft w:val="0"/>
      <w:marRight w:val="0"/>
      <w:marTop w:val="0"/>
      <w:marBottom w:val="0"/>
      <w:divBdr>
        <w:top w:val="none" w:sz="0" w:space="0" w:color="auto"/>
        <w:left w:val="none" w:sz="0" w:space="0" w:color="auto"/>
        <w:bottom w:val="none" w:sz="0" w:space="0" w:color="auto"/>
        <w:right w:val="none" w:sz="0" w:space="0" w:color="auto"/>
      </w:divBdr>
      <w:divsChild>
        <w:div w:id="1285891531">
          <w:marLeft w:val="0"/>
          <w:marRight w:val="0"/>
          <w:marTop w:val="0"/>
          <w:marBottom w:val="0"/>
          <w:divBdr>
            <w:top w:val="none" w:sz="0" w:space="0" w:color="auto"/>
            <w:left w:val="none" w:sz="0" w:space="0" w:color="auto"/>
            <w:bottom w:val="none" w:sz="0" w:space="0" w:color="auto"/>
            <w:right w:val="none" w:sz="0" w:space="0" w:color="auto"/>
          </w:divBdr>
        </w:div>
        <w:div w:id="2049646831">
          <w:marLeft w:val="0"/>
          <w:marRight w:val="0"/>
          <w:marTop w:val="0"/>
          <w:marBottom w:val="0"/>
          <w:divBdr>
            <w:top w:val="none" w:sz="0" w:space="0" w:color="auto"/>
            <w:left w:val="none" w:sz="0" w:space="0" w:color="auto"/>
            <w:bottom w:val="none" w:sz="0" w:space="0" w:color="auto"/>
            <w:right w:val="none" w:sz="0" w:space="0" w:color="auto"/>
          </w:divBdr>
        </w:div>
        <w:div w:id="249122718">
          <w:marLeft w:val="0"/>
          <w:marRight w:val="0"/>
          <w:marTop w:val="0"/>
          <w:marBottom w:val="0"/>
          <w:divBdr>
            <w:top w:val="none" w:sz="0" w:space="0" w:color="auto"/>
            <w:left w:val="none" w:sz="0" w:space="0" w:color="auto"/>
            <w:bottom w:val="none" w:sz="0" w:space="0" w:color="auto"/>
            <w:right w:val="none" w:sz="0" w:space="0" w:color="auto"/>
          </w:divBdr>
        </w:div>
      </w:divsChild>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tif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253C8-7985-41DC-A034-D0A141ED4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0</Pages>
  <Words>30688</Words>
  <Characters>174923</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20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5</cp:revision>
  <cp:lastPrinted>2016-04-22T17:48:00Z</cp:lastPrinted>
  <dcterms:created xsi:type="dcterms:W3CDTF">2016-09-26T02:51:00Z</dcterms:created>
  <dcterms:modified xsi:type="dcterms:W3CDTF">2016-09-2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7GXv83nu"/&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